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96578" w14:textId="3BE0B959" w:rsidR="00877EF4" w:rsidRDefault="00BF0413" w:rsidP="00BF0413">
      <w:pPr>
        <w:pStyle w:val="Heading1"/>
      </w:pPr>
      <w:r>
        <w:t xml:space="preserve">Supplementary Material </w:t>
      </w:r>
    </w:p>
    <w:p w14:paraId="37335A28" w14:textId="77777777" w:rsidR="00BF0413" w:rsidRPr="00BF0413" w:rsidRDefault="00BF0413" w:rsidP="00BF0413"/>
    <w:p w14:paraId="490FAECD" w14:textId="77777777" w:rsidR="00AA6C22" w:rsidRPr="00AA6C22" w:rsidRDefault="00BF0413">
      <w:pPr>
        <w:rPr>
          <w:rFonts w:cstheme="minorHAnsi"/>
          <w:sz w:val="28"/>
        </w:rPr>
      </w:pPr>
      <w:r w:rsidRPr="00AA6C22">
        <w:rPr>
          <w:rFonts w:cstheme="minorHAnsi"/>
          <w:sz w:val="28"/>
        </w:rPr>
        <w:t>Estimating the impact of new high seas</w:t>
      </w:r>
      <w:r w:rsidR="00AA6C22" w:rsidRPr="00AA6C22">
        <w:rPr>
          <w:rFonts w:cstheme="minorHAnsi"/>
          <w:sz w:val="28"/>
        </w:rPr>
        <w:t xml:space="preserve"> </w:t>
      </w:r>
      <w:r w:rsidRPr="00AA6C22">
        <w:rPr>
          <w:rFonts w:cstheme="minorHAnsi"/>
          <w:sz w:val="28"/>
        </w:rPr>
        <w:t xml:space="preserve">activities on the environment: The effects </w:t>
      </w:r>
      <w:r w:rsidR="00AA6C22" w:rsidRPr="00AA6C22">
        <w:rPr>
          <w:rFonts w:cstheme="minorHAnsi"/>
          <w:sz w:val="28"/>
        </w:rPr>
        <w:t xml:space="preserve">of </w:t>
      </w:r>
      <w:r w:rsidRPr="00AA6C22">
        <w:rPr>
          <w:rFonts w:cstheme="minorHAnsi"/>
          <w:sz w:val="28"/>
        </w:rPr>
        <w:t xml:space="preserve">ocean-surface </w:t>
      </w:r>
      <w:proofErr w:type="spellStart"/>
      <w:r w:rsidRPr="00AA6C22">
        <w:rPr>
          <w:rFonts w:cstheme="minorHAnsi"/>
          <w:sz w:val="28"/>
        </w:rPr>
        <w:t>macroplastic</w:t>
      </w:r>
      <w:proofErr w:type="spellEnd"/>
      <w:r w:rsidRPr="00AA6C22">
        <w:rPr>
          <w:rFonts w:cstheme="minorHAnsi"/>
          <w:sz w:val="28"/>
        </w:rPr>
        <w:t xml:space="preserve"> removal on sea</w:t>
      </w:r>
      <w:r w:rsidR="00AA6C22" w:rsidRPr="00AA6C22">
        <w:rPr>
          <w:rFonts w:cstheme="minorHAnsi"/>
          <w:sz w:val="28"/>
        </w:rPr>
        <w:t xml:space="preserve"> </w:t>
      </w:r>
      <w:r w:rsidRPr="00AA6C22">
        <w:rPr>
          <w:rFonts w:cstheme="minorHAnsi"/>
          <w:sz w:val="28"/>
        </w:rPr>
        <w:t>surface ecosystems</w:t>
      </w:r>
    </w:p>
    <w:p w14:paraId="7EB8626E" w14:textId="3837734F" w:rsidR="00AA6C22" w:rsidRDefault="00BF0413">
      <w:pPr>
        <w:rPr>
          <w:rFonts w:cstheme="minorHAnsi"/>
        </w:rPr>
      </w:pPr>
      <w:r w:rsidRPr="00AA6C22">
        <w:rPr>
          <w:rFonts w:cstheme="minorHAnsi"/>
        </w:rPr>
        <w:br/>
        <w:t>Matthew Spencer</w:t>
      </w:r>
      <w:r w:rsidRPr="00AA6C22">
        <w:rPr>
          <w:rFonts w:cstheme="minorHAnsi"/>
          <w:vertAlign w:val="superscript"/>
        </w:rPr>
        <w:t>1</w:t>
      </w:r>
      <w:r w:rsidRPr="00AA6C22">
        <w:rPr>
          <w:rFonts w:cstheme="minorHAnsi"/>
        </w:rPr>
        <w:t>, Fiona E Culhane</w:t>
      </w:r>
      <w:r w:rsidRPr="00AA6C22">
        <w:rPr>
          <w:rFonts w:cstheme="minorHAnsi"/>
          <w:vertAlign w:val="superscript"/>
        </w:rPr>
        <w:t xml:space="preserve">1, </w:t>
      </w:r>
      <w:r w:rsidR="00CC5DAE">
        <w:rPr>
          <w:rFonts w:cstheme="minorHAnsi"/>
          <w:vertAlign w:val="superscript"/>
        </w:rPr>
        <w:t>2</w:t>
      </w:r>
      <w:r w:rsidRPr="00AA6C22">
        <w:rPr>
          <w:rFonts w:cstheme="minorHAnsi"/>
        </w:rPr>
        <w:t>, Fiona Chong</w:t>
      </w:r>
      <w:r w:rsidR="00CC5DAE">
        <w:rPr>
          <w:rFonts w:cstheme="minorHAnsi"/>
          <w:vertAlign w:val="superscript"/>
        </w:rPr>
        <w:t>3</w:t>
      </w:r>
      <w:r w:rsidRPr="00AA6C22">
        <w:rPr>
          <w:rFonts w:cstheme="minorHAnsi"/>
        </w:rPr>
        <w:t xml:space="preserve">, </w:t>
      </w:r>
      <w:r w:rsidR="00CC5DAE">
        <w:rPr>
          <w:rFonts w:cstheme="minorHAnsi"/>
          <w:vertAlign w:val="superscript"/>
        </w:rPr>
        <w:t>4</w:t>
      </w:r>
      <w:r w:rsidRPr="00AA6C22">
        <w:rPr>
          <w:rFonts w:cstheme="minorHAnsi"/>
        </w:rPr>
        <w:t>, Megan O Powell</w:t>
      </w:r>
      <w:r w:rsidRPr="00AA6C22">
        <w:rPr>
          <w:rFonts w:cstheme="minorHAnsi"/>
          <w:vertAlign w:val="superscript"/>
        </w:rPr>
        <w:t>5</w:t>
      </w:r>
      <w:r w:rsidR="00AA6C22" w:rsidRPr="00AA6C22">
        <w:rPr>
          <w:rFonts w:cstheme="minorHAnsi"/>
          <w:vertAlign w:val="superscript"/>
        </w:rPr>
        <w:t xml:space="preserve"> </w:t>
      </w:r>
      <w:r w:rsidRPr="00AA6C22">
        <w:rPr>
          <w:rFonts w:cstheme="minorHAnsi"/>
        </w:rPr>
        <w:t>Rozemarijn J Roland Holst</w:t>
      </w:r>
      <w:r w:rsidR="009619F9">
        <w:rPr>
          <w:rFonts w:cstheme="minorHAnsi"/>
          <w:vertAlign w:val="superscript"/>
        </w:rPr>
        <w:t>6</w:t>
      </w:r>
      <w:r w:rsidRPr="00AA6C22">
        <w:rPr>
          <w:rFonts w:cstheme="minorHAnsi"/>
        </w:rPr>
        <w:t>, and Rebecca R Helm</w:t>
      </w:r>
      <w:r w:rsidR="009619F9">
        <w:rPr>
          <w:rFonts w:cstheme="minorHAnsi"/>
          <w:vertAlign w:val="superscript"/>
        </w:rPr>
        <w:t>7</w:t>
      </w:r>
      <w:r w:rsidRPr="00AA6C22">
        <w:rPr>
          <w:rFonts w:cstheme="minorHAnsi"/>
          <w:vertAlign w:val="superscript"/>
        </w:rPr>
        <w:t xml:space="preserve"> *</w:t>
      </w:r>
    </w:p>
    <w:p w14:paraId="1A204222" w14:textId="77777777" w:rsidR="00CC5DAE" w:rsidRDefault="00BF0413">
      <w:r w:rsidRPr="00AA6C22">
        <w:rPr>
          <w:rFonts w:cstheme="minorHAnsi"/>
        </w:rPr>
        <w:br/>
      </w:r>
      <w:r w:rsidR="00CC5DAE">
        <w:t xml:space="preserve">1 School of Environmental Sciences, University of Liverpool, Liverpool, United Kingdom </w:t>
      </w:r>
    </w:p>
    <w:p w14:paraId="26B948DA" w14:textId="77777777" w:rsidR="00CC5DAE" w:rsidRDefault="00CC5DAE">
      <w:r>
        <w:t xml:space="preserve">2 School of Biological and Marine Sciences, University of Plymouth, Plymouth, United Kingdom </w:t>
      </w:r>
    </w:p>
    <w:p w14:paraId="25B4E6EB" w14:textId="77777777" w:rsidR="00CC5DAE" w:rsidRDefault="00CC5DAE">
      <w:r>
        <w:t xml:space="preserve">3 Energy and Environment Institute, University of Hull, Hull, United Kingdom </w:t>
      </w:r>
    </w:p>
    <w:p w14:paraId="5DCB701C" w14:textId="77777777" w:rsidR="00CC5DAE" w:rsidRDefault="00CC5DAE">
      <w:r>
        <w:t xml:space="preserve">4 Biological and Marine Sciences, University of Hull, Hull, United Kingdom </w:t>
      </w:r>
    </w:p>
    <w:p w14:paraId="62B8BF7D" w14:textId="77777777" w:rsidR="00CC5DAE" w:rsidRDefault="00CC5DAE">
      <w:r>
        <w:t xml:space="preserve">5 University of North Carolina at Asheville, Asheville, NC, United States of America </w:t>
      </w:r>
    </w:p>
    <w:p w14:paraId="0F179CEB" w14:textId="77777777" w:rsidR="00CC5DAE" w:rsidRDefault="00CC5DAE">
      <w:r>
        <w:t xml:space="preserve">6 Durham Law School, Durham University, Durham, United Kingdom </w:t>
      </w:r>
    </w:p>
    <w:p w14:paraId="51A48AD2" w14:textId="6496FA92" w:rsidR="00AA6C22" w:rsidRDefault="00CC5DAE">
      <w:pPr>
        <w:rPr>
          <w:rFonts w:cstheme="minorHAnsi"/>
        </w:rPr>
      </w:pPr>
      <w:r>
        <w:t>7 Earth Commons Institute, Georgetown University, Washington, DC, United States of America</w:t>
      </w:r>
    </w:p>
    <w:p w14:paraId="066BABAA" w14:textId="5D09879D" w:rsidR="00BF0413" w:rsidRPr="00AA6C22" w:rsidRDefault="00BF0413">
      <w:pPr>
        <w:rPr>
          <w:rFonts w:cstheme="minorHAnsi"/>
        </w:rPr>
      </w:pPr>
      <w:r w:rsidRPr="00AA6C22">
        <w:rPr>
          <w:rFonts w:cstheme="minorHAnsi"/>
        </w:rPr>
        <w:br/>
        <w:t>Corresponding author:</w:t>
      </w:r>
      <w:r w:rsidRPr="00AA6C22">
        <w:rPr>
          <w:rFonts w:cstheme="minorHAnsi"/>
        </w:rPr>
        <w:br/>
        <w:t>Rebecca Helm</w:t>
      </w:r>
      <w:r w:rsidRPr="00AA6C22">
        <w:rPr>
          <w:rFonts w:cstheme="minorHAnsi"/>
        </w:rPr>
        <w:br/>
        <w:t>Email address: rh1203@georgetown.edu</w:t>
      </w:r>
    </w:p>
    <w:p w14:paraId="6F123E26" w14:textId="306E6CA3" w:rsidR="00285D64" w:rsidRDefault="00285D64">
      <w:pPr>
        <w:rPr>
          <w:rFonts w:cstheme="minorHAnsi"/>
        </w:rPr>
      </w:pPr>
    </w:p>
    <w:p w14:paraId="174A7498" w14:textId="1E67BAB8" w:rsidR="00AA6C22" w:rsidRDefault="00AA6C22">
      <w:pPr>
        <w:rPr>
          <w:rFonts w:cstheme="minorHAnsi"/>
        </w:rPr>
      </w:pPr>
    </w:p>
    <w:p w14:paraId="29E72BCC" w14:textId="5FC7E629" w:rsidR="00285D64" w:rsidRDefault="00285D64">
      <w:r w:rsidRPr="52CCCAAE">
        <w:rPr>
          <w:b/>
          <w:bCs/>
        </w:rPr>
        <w:lastRenderedPageBreak/>
        <w:t xml:space="preserve">Table </w:t>
      </w:r>
      <w:r w:rsidR="00E31D84" w:rsidRPr="52CCCAAE">
        <w:rPr>
          <w:b/>
          <w:bCs/>
        </w:rPr>
        <w:t>S1</w:t>
      </w:r>
      <w:r w:rsidR="006A5F59">
        <w:t xml:space="preserve"> </w:t>
      </w:r>
      <w:r>
        <w:t xml:space="preserve">Ecosystem services </w:t>
      </w:r>
      <w:r w:rsidR="00DD6006">
        <w:t xml:space="preserve">(ecological and societal benefits of neuston) </w:t>
      </w:r>
      <w:r>
        <w:t xml:space="preserve">provided by the </w:t>
      </w:r>
      <w:proofErr w:type="spellStart"/>
      <w:r w:rsidR="00D662D1">
        <w:t>zooneuston</w:t>
      </w:r>
      <w:proofErr w:type="spellEnd"/>
      <w:r w:rsidR="00E31D84">
        <w:t xml:space="preserve"> and macroalgae</w:t>
      </w:r>
      <w:r>
        <w:t xml:space="preserve"> found on the ocean surface i.e. the neuston.</w:t>
      </w:r>
      <w:r w:rsidR="004D206D">
        <w:t xml:space="preserve"> There are three types of service: Provisioning (P), Regulation and maintenance (R&amp;M), and </w:t>
      </w:r>
      <w:r w:rsidR="00716F2F">
        <w:t>C</w:t>
      </w:r>
      <w:r w:rsidR="004D206D">
        <w:t xml:space="preserve">ultural (C). </w:t>
      </w:r>
      <w:r w:rsidR="00A91C25">
        <w:t xml:space="preserve">Definitions of the services are derived from </w:t>
      </w:r>
      <w:r>
        <w:fldChar w:fldCharType="begin"/>
      </w:r>
      <w:r w:rsidR="00C23050">
        <w:instrText xml:space="preserve"> ADDIN EN.CITE &lt;EndNote&gt;&lt;Cite&gt;&lt;Author&gt;Culhane&lt;/Author&gt;&lt;Year&gt;2019&lt;/Year&gt;&lt;RecNum&gt;350&lt;/RecNum&gt;&lt;DisplayText&gt;(Culhane et al., 2019)&lt;/DisplayText&gt;&lt;record&gt;&lt;rec-number&gt;350&lt;/rec-number&gt;&lt;foreign-keys&gt;&lt;key app="EN" db-id="w0ex2p09bat9f6et2a7vaeabsa9z2dtdpfd0" timestamp="0"&gt;350&lt;/key&gt;&lt;/foreign-keys&gt;&lt;ref-type name="Report"&gt;27&lt;/ref-type&gt;&lt;contributors&gt;&lt;authors&gt;&lt;author&gt;Culhane, F.&lt;/author&gt;&lt;author&gt;Frid, C.L.J.&lt;/author&gt;&lt;author&gt;Royo-Gelabert, Eva&lt;/author&gt;&lt;author&gt;Robinson, L.&lt;/author&gt;&lt;/authors&gt;&lt;/contributors&gt;&lt;titles&gt;&lt;title&gt;EU policy-based assessment of the capacity of marine ecosystems to supply ecosystem services. ETC/ICM Technical Report 2/2019: European Topic Centre on Inland, Coastal and Marine Waters, 269 pp.&lt;/title&gt;&lt;/titles&gt;&lt;dates&gt;&lt;year&gt;2019&lt;/year&gt;&lt;/dates&gt;&lt;urls&gt;&lt;/urls&gt;&lt;/record&gt;&lt;/Cite&gt;&lt;/EndNote&gt;</w:instrText>
      </w:r>
      <w:r>
        <w:fldChar w:fldCharType="separate"/>
      </w:r>
      <w:r w:rsidR="00A91C25" w:rsidRPr="52CCCAAE">
        <w:rPr>
          <w:noProof/>
        </w:rPr>
        <w:t>(Culhane et al., 2019)</w:t>
      </w:r>
      <w:r>
        <w:fldChar w:fldCharType="end"/>
      </w:r>
      <w:r w:rsidR="00A91C25">
        <w:t>.</w:t>
      </w:r>
      <w:r w:rsidR="1E2F48EF">
        <w:t xml:space="preserve"> Links can be direct or indirect (see methods in main text).</w:t>
      </w:r>
      <w:r w:rsidR="00FB4415">
        <w:t xml:space="preserve"> Only service supplied </w:t>
      </w:r>
      <w:r w:rsidR="00116BC7">
        <w:t xml:space="preserve">by the neuston </w:t>
      </w:r>
      <w:r w:rsidR="00FB4415">
        <w:t>are shown</w:t>
      </w:r>
      <w:r w:rsidR="00FB4415" w:rsidRPr="00116BC7">
        <w:rPr>
          <w:vertAlign w:val="superscript"/>
        </w:rPr>
        <w:t>1</w:t>
      </w:r>
      <w:r w:rsidR="00FB441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7229"/>
        <w:gridCol w:w="3686"/>
        <w:gridCol w:w="1195"/>
      </w:tblGrid>
      <w:tr w:rsidR="002C354B" w:rsidRPr="00285D64" w14:paraId="7381D296" w14:textId="31EA6E60" w:rsidTr="52CCCAAE">
        <w:trPr>
          <w:trHeight w:val="300"/>
        </w:trPr>
        <w:tc>
          <w:tcPr>
            <w:tcW w:w="1838" w:type="dxa"/>
            <w:shd w:val="clear" w:color="auto" w:fill="auto"/>
            <w:noWrap/>
            <w:hideMark/>
          </w:tcPr>
          <w:p w14:paraId="2487EB7B" w14:textId="77777777" w:rsidR="002C354B" w:rsidRPr="00716F2F" w:rsidRDefault="002C354B" w:rsidP="00985CFB">
            <w:pPr>
              <w:spacing w:after="0" w:line="240" w:lineRule="auto"/>
              <w:rPr>
                <w:rFonts w:ascii="Calibri" w:eastAsia="Times New Roman" w:hAnsi="Calibri" w:cs="Calibri"/>
                <w:b/>
                <w:color w:val="000000"/>
                <w:lang w:eastAsia="en-GB"/>
              </w:rPr>
            </w:pPr>
            <w:r w:rsidRPr="00716F2F">
              <w:rPr>
                <w:rFonts w:ascii="Calibri" w:eastAsia="Times New Roman" w:hAnsi="Calibri" w:cs="Calibri"/>
                <w:b/>
                <w:color w:val="000000"/>
                <w:lang w:eastAsia="en-GB"/>
              </w:rPr>
              <w:t>Ecosystem Service</w:t>
            </w:r>
          </w:p>
        </w:tc>
        <w:tc>
          <w:tcPr>
            <w:tcW w:w="7229" w:type="dxa"/>
            <w:shd w:val="clear" w:color="auto" w:fill="auto"/>
            <w:noWrap/>
            <w:hideMark/>
          </w:tcPr>
          <w:p w14:paraId="0D619445" w14:textId="77777777" w:rsidR="002C354B" w:rsidRPr="00716F2F" w:rsidRDefault="002C354B" w:rsidP="000A6677">
            <w:pPr>
              <w:spacing w:after="0" w:line="240" w:lineRule="auto"/>
              <w:rPr>
                <w:rFonts w:ascii="Calibri" w:eastAsia="Times New Roman" w:hAnsi="Calibri" w:cs="Calibri"/>
                <w:b/>
                <w:color w:val="000000"/>
                <w:lang w:eastAsia="en-GB"/>
              </w:rPr>
            </w:pPr>
            <w:r w:rsidRPr="00716F2F">
              <w:rPr>
                <w:rFonts w:ascii="Calibri" w:eastAsia="Times New Roman" w:hAnsi="Calibri" w:cs="Calibri"/>
                <w:b/>
                <w:color w:val="000000"/>
                <w:lang w:eastAsia="en-GB"/>
              </w:rPr>
              <w:t>Description</w:t>
            </w:r>
          </w:p>
        </w:tc>
        <w:tc>
          <w:tcPr>
            <w:tcW w:w="3686" w:type="dxa"/>
          </w:tcPr>
          <w:p w14:paraId="27436E34" w14:textId="67877073" w:rsidR="002C354B" w:rsidRPr="00716F2F" w:rsidRDefault="002C354B" w:rsidP="52CCCAAE">
            <w:pPr>
              <w:spacing w:after="0" w:line="240" w:lineRule="auto"/>
              <w:rPr>
                <w:rFonts w:ascii="Calibri" w:eastAsia="Times New Roman" w:hAnsi="Calibri" w:cs="Calibri"/>
                <w:b/>
                <w:bCs/>
                <w:color w:val="000000"/>
                <w:lang w:eastAsia="en-GB"/>
              </w:rPr>
            </w:pPr>
            <w:r w:rsidRPr="52CCCAAE">
              <w:rPr>
                <w:rFonts w:ascii="Calibri" w:eastAsia="Times New Roman" w:hAnsi="Calibri" w:cs="Calibri"/>
                <w:b/>
                <w:bCs/>
                <w:color w:val="000000" w:themeColor="text1"/>
                <w:lang w:eastAsia="en-GB"/>
              </w:rPr>
              <w:t>Relevant community property for service supply (Biomass/Abundance/Species richness/Food web)</w:t>
            </w:r>
          </w:p>
        </w:tc>
        <w:tc>
          <w:tcPr>
            <w:tcW w:w="1195" w:type="dxa"/>
          </w:tcPr>
          <w:p w14:paraId="0999253B" w14:textId="10956C30" w:rsidR="002C354B" w:rsidRPr="00716F2F" w:rsidRDefault="00E65DAA" w:rsidP="000A6677">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Criteria</w:t>
            </w:r>
            <w:r w:rsidR="002C354B">
              <w:rPr>
                <w:rFonts w:ascii="Calibri" w:eastAsia="Times New Roman" w:hAnsi="Calibri" w:cs="Calibri"/>
                <w:b/>
                <w:color w:val="000000"/>
                <w:lang w:eastAsia="en-GB"/>
              </w:rPr>
              <w:t xml:space="preserve"> for </w:t>
            </w:r>
            <w:r>
              <w:rPr>
                <w:rFonts w:ascii="Calibri" w:eastAsia="Times New Roman" w:hAnsi="Calibri" w:cs="Calibri"/>
                <w:b/>
                <w:color w:val="000000"/>
                <w:lang w:eastAsia="en-GB"/>
              </w:rPr>
              <w:t>inclusion</w:t>
            </w:r>
          </w:p>
        </w:tc>
      </w:tr>
      <w:tr w:rsidR="00EF6538" w:rsidRPr="00285D64" w14:paraId="4D335685" w14:textId="77777777" w:rsidTr="52CCCAAE">
        <w:trPr>
          <w:trHeight w:val="465"/>
        </w:trPr>
        <w:tc>
          <w:tcPr>
            <w:tcW w:w="1838" w:type="dxa"/>
            <w:shd w:val="clear" w:color="auto" w:fill="FCD5B4"/>
          </w:tcPr>
          <w:p w14:paraId="3E69D886" w14:textId="60BB42D7" w:rsidR="00EF6538" w:rsidRDefault="006138C1" w:rsidP="52CCCAAE">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themeColor="text1"/>
                <w:lang w:eastAsia="en-GB"/>
              </w:rPr>
              <w:t xml:space="preserve">P: </w:t>
            </w:r>
            <w:r w:rsidR="00EF6538" w:rsidRPr="52CCCAAE">
              <w:rPr>
                <w:rFonts w:ascii="Calibri" w:eastAsia="Times New Roman" w:hAnsi="Calibri" w:cs="Calibri"/>
                <w:b/>
                <w:bCs/>
                <w:color w:val="000000" w:themeColor="text1"/>
                <w:lang w:eastAsia="en-GB"/>
              </w:rPr>
              <w:t xml:space="preserve">Seafood </w:t>
            </w:r>
            <w:r w:rsidR="00512693" w:rsidRPr="52CCCAAE">
              <w:rPr>
                <w:rFonts w:ascii="Calibri" w:eastAsia="Times New Roman" w:hAnsi="Calibri" w:cs="Calibri"/>
                <w:b/>
                <w:bCs/>
                <w:color w:val="000000" w:themeColor="text1"/>
                <w:lang w:eastAsia="en-GB"/>
              </w:rPr>
              <w:t>from wild plants and algae</w:t>
            </w:r>
          </w:p>
          <w:p w14:paraId="411B6244" w14:textId="508A8F21" w:rsidR="00EF6538" w:rsidRPr="00D029B8" w:rsidRDefault="00EF6538" w:rsidP="52CCCAAE">
            <w:pPr>
              <w:spacing w:after="0" w:line="240" w:lineRule="auto"/>
              <w:rPr>
                <w:rFonts w:ascii="Calibri" w:eastAsia="Times New Roman" w:hAnsi="Calibri" w:cs="Calibri"/>
                <w:color w:val="000000"/>
                <w:u w:val="single"/>
                <w:lang w:eastAsia="en-GB"/>
              </w:rPr>
            </w:pPr>
            <w:r w:rsidRPr="52CCCAAE">
              <w:rPr>
                <w:rFonts w:ascii="Calibri" w:eastAsia="Times New Roman" w:hAnsi="Calibri" w:cs="Calibri"/>
                <w:color w:val="000000" w:themeColor="text1"/>
                <w:u w:val="single"/>
                <w:lang w:eastAsia="en-GB"/>
              </w:rPr>
              <w:t>Indirect</w:t>
            </w:r>
            <w:r w:rsidR="00094402" w:rsidRPr="52CCCAAE">
              <w:rPr>
                <w:rFonts w:ascii="Calibri" w:eastAsia="Times New Roman" w:hAnsi="Calibri" w:cs="Calibri"/>
                <w:color w:val="000000" w:themeColor="text1"/>
                <w:u w:val="single"/>
                <w:lang w:eastAsia="en-GB"/>
              </w:rPr>
              <w:t xml:space="preserve"> </w:t>
            </w:r>
            <w:r w:rsidR="515708A6" w:rsidRPr="52CCCAAE">
              <w:rPr>
                <w:rFonts w:ascii="Calibri" w:eastAsia="Times New Roman" w:hAnsi="Calibri" w:cs="Calibri"/>
                <w:color w:val="000000" w:themeColor="text1"/>
                <w:u w:val="single"/>
                <w:lang w:eastAsia="en-GB"/>
              </w:rPr>
              <w:t>link</w:t>
            </w:r>
            <w:r w:rsidR="00094402" w:rsidRPr="52CCCAAE">
              <w:rPr>
                <w:rFonts w:ascii="Calibri" w:eastAsia="Times New Roman" w:hAnsi="Calibri" w:cs="Calibri"/>
                <w:color w:val="000000" w:themeColor="text1"/>
                <w:u w:val="single"/>
                <w:lang w:eastAsia="en-GB"/>
              </w:rPr>
              <w:t xml:space="preserve"> </w:t>
            </w:r>
            <w:r w:rsidR="394BEFB5" w:rsidRPr="52CCCAAE">
              <w:rPr>
                <w:rFonts w:ascii="Calibri" w:eastAsia="Times New Roman" w:hAnsi="Calibri" w:cs="Calibri"/>
                <w:i/>
                <w:iCs/>
                <w:color w:val="000000" w:themeColor="text1"/>
                <w:lang w:eastAsia="en-GB"/>
              </w:rPr>
              <w:t>M</w:t>
            </w:r>
            <w:r w:rsidR="6E6FFA72" w:rsidRPr="52CCCAAE">
              <w:rPr>
                <w:rFonts w:ascii="Calibri" w:eastAsia="Times New Roman" w:hAnsi="Calibri" w:cs="Calibri"/>
                <w:i/>
                <w:iCs/>
                <w:color w:val="000000" w:themeColor="text1"/>
                <w:lang w:eastAsia="en-GB"/>
              </w:rPr>
              <w:t>acro</w:t>
            </w:r>
            <w:r w:rsidR="00094402" w:rsidRPr="52CCCAAE">
              <w:rPr>
                <w:rFonts w:ascii="Calibri" w:eastAsia="Times New Roman" w:hAnsi="Calibri" w:cs="Calibri"/>
                <w:i/>
                <w:iCs/>
                <w:color w:val="000000" w:themeColor="text1"/>
                <w:lang w:eastAsia="en-GB"/>
              </w:rPr>
              <w:t>algae</w:t>
            </w:r>
          </w:p>
        </w:tc>
        <w:tc>
          <w:tcPr>
            <w:tcW w:w="7229" w:type="dxa"/>
            <w:shd w:val="clear" w:color="auto" w:fill="auto"/>
            <w:noWrap/>
          </w:tcPr>
          <w:p w14:paraId="5295B4E0" w14:textId="36AEB868" w:rsidR="00EF6538" w:rsidRDefault="00595F2E" w:rsidP="00EF6538">
            <w:pPr>
              <w:spacing w:after="0" w:line="240" w:lineRule="auto"/>
            </w:pPr>
            <w:r>
              <w:t xml:space="preserve">Several </w:t>
            </w:r>
            <w:r w:rsidRPr="00595F2E">
              <w:rPr>
                <w:i/>
              </w:rPr>
              <w:t>Sargassum</w:t>
            </w:r>
            <w:r>
              <w:rPr>
                <w:i/>
              </w:rPr>
              <w:t xml:space="preserve"> </w:t>
            </w:r>
            <w:r w:rsidR="00313323">
              <w:t>seaweed species are cultivated</w:t>
            </w:r>
            <w:r w:rsidR="00DF6654">
              <w:t xml:space="preserve"> and widely consumed</w:t>
            </w:r>
            <w:r w:rsidR="00313323">
              <w:t xml:space="preserve"> in Asia, </w:t>
            </w:r>
            <w:r w:rsidR="00DF6654">
              <w:t xml:space="preserve">such as </w:t>
            </w:r>
            <w:r w:rsidR="00025D44">
              <w:rPr>
                <w:i/>
              </w:rPr>
              <w:t xml:space="preserve">S. </w:t>
            </w:r>
            <w:proofErr w:type="spellStart"/>
            <w:r w:rsidR="00025D44">
              <w:rPr>
                <w:i/>
              </w:rPr>
              <w:t>fusiforme</w:t>
            </w:r>
            <w:proofErr w:type="spellEnd"/>
            <w:r w:rsidR="00025D44">
              <w:rPr>
                <w:i/>
              </w:rPr>
              <w:t xml:space="preserve"> </w:t>
            </w:r>
            <w:r w:rsidR="00025D44" w:rsidRPr="00025D44">
              <w:fldChar w:fldCharType="begin"/>
            </w:r>
            <w:r w:rsidR="00C23050">
              <w:instrText xml:space="preserve"> ADDIN EN.CITE &lt;EndNote&gt;&lt;Cite&gt;&lt;Author&gt;Xie&lt;/Author&gt;&lt;Year&gt;2013&lt;/Year&gt;&lt;RecNum&gt;55&lt;/RecNum&gt;&lt;DisplayText&gt;(Xie et al., 2013)&lt;/DisplayText&gt;&lt;record&gt;&lt;rec-number&gt;413&lt;/rec-number&gt;&lt;foreign-keys&gt;&lt;key app="EN" db-id="w0ex2p09bat9f6et2a7vaeabsa9z2dtdpfd0" timestamp="1596707727"&gt;413&lt;/key&gt;&lt;/foreign-keys&gt;&lt;ref-type name="Journal Article"&gt;17&lt;/ref-type&gt;&lt;contributors&gt;&lt;authors&gt;&lt;author&gt;Xie, E.&lt;/author&gt;&lt;author&gt;Liu, D.&lt;/author&gt;&lt;author&gt;Jia, C.&lt;/author&gt;&lt;author&gt;Chen, X. L. &lt;/author&gt;&lt;author&gt;Yang, B&lt;/author&gt;&lt;/authors&gt;&lt;/contributors&gt;&lt;titles&gt;&lt;title&gt;&lt;style face="normal" font="default" size="100%"&gt;Artificial seed production and cultivation of the edible brown alga &lt;/style&gt;&lt;style face="italic" font="default" size="100%"&gt;Sargassum naozhouense &lt;/style&gt;&lt;style face="normal" font="default" size="100%"&gt;Tseng et Lu&lt;/style&gt;&lt;/title&gt;&lt;secondary-title&gt;Journal of Applied Phycology&lt;/secondary-title&gt;&lt;/titles&gt;&lt;periodical&gt;&lt;full-title&gt;Journal of Applied Phycology&lt;/full-title&gt;&lt;/periodical&gt;&lt;pages&gt;513-522&lt;/pages&gt;&lt;volume&gt;25&lt;/volume&gt;&lt;dates&gt;&lt;year&gt;2013&lt;/year&gt;&lt;/dates&gt;&lt;urls&gt;&lt;/urls&gt;&lt;/record&gt;&lt;/Cite&gt;&lt;/EndNote&gt;</w:instrText>
            </w:r>
            <w:r w:rsidR="00025D44" w:rsidRPr="00025D44">
              <w:fldChar w:fldCharType="separate"/>
            </w:r>
            <w:r w:rsidR="00025D44">
              <w:rPr>
                <w:noProof/>
              </w:rPr>
              <w:t>(Xie et al., 2013)</w:t>
            </w:r>
            <w:r w:rsidR="00025D44" w:rsidRPr="00025D44">
              <w:fldChar w:fldCharType="end"/>
            </w:r>
            <w:r w:rsidR="00025D44" w:rsidRPr="00025D44">
              <w:t>.</w:t>
            </w:r>
            <w:r w:rsidR="00025D44">
              <w:t xml:space="preserve"> The two species of truly pelagic </w:t>
            </w:r>
            <w:r w:rsidR="00025D44">
              <w:rPr>
                <w:i/>
              </w:rPr>
              <w:t>Sargassum</w:t>
            </w:r>
            <w:r w:rsidR="00DA4273">
              <w:t xml:space="preserve"> that make up the Sargasso Sea</w:t>
            </w:r>
            <w:r w:rsidR="00025D44">
              <w:t xml:space="preserve">: </w:t>
            </w:r>
            <w:r w:rsidR="00025D44">
              <w:rPr>
                <w:i/>
              </w:rPr>
              <w:t xml:space="preserve">S. </w:t>
            </w:r>
            <w:proofErr w:type="spellStart"/>
            <w:r w:rsidR="00025D44">
              <w:rPr>
                <w:i/>
              </w:rPr>
              <w:t>natans</w:t>
            </w:r>
            <w:proofErr w:type="spellEnd"/>
            <w:r w:rsidR="00025D44">
              <w:rPr>
                <w:i/>
              </w:rPr>
              <w:t xml:space="preserve"> </w:t>
            </w:r>
            <w:r w:rsidR="00025D44">
              <w:t xml:space="preserve">and </w:t>
            </w:r>
            <w:r w:rsidR="00025D44">
              <w:rPr>
                <w:i/>
              </w:rPr>
              <w:t xml:space="preserve">S. </w:t>
            </w:r>
            <w:proofErr w:type="spellStart"/>
            <w:r w:rsidR="00025D44">
              <w:rPr>
                <w:i/>
              </w:rPr>
              <w:t>fluitans</w:t>
            </w:r>
            <w:proofErr w:type="spellEnd"/>
            <w:r w:rsidR="00211015">
              <w:rPr>
                <w:i/>
              </w:rPr>
              <w:t xml:space="preserve"> </w:t>
            </w:r>
            <w:r w:rsidR="00211015">
              <w:t xml:space="preserve">are not currently cultivated, but there is evidence of people in the </w:t>
            </w:r>
            <w:r w:rsidR="00DF6654">
              <w:t xml:space="preserve">United States, e.g. in the state of Florida </w:t>
            </w:r>
            <w:r w:rsidR="00DF6654">
              <w:fldChar w:fldCharType="begin"/>
            </w:r>
            <w:r w:rsidR="00C23050">
              <w:instrText xml:space="preserve"> ADDIN EN.CITE &lt;EndNote&gt;&lt;Cite&gt;&lt;Author&gt;Deane&lt;/Author&gt;&lt;Year&gt;2013&lt;/Year&gt;&lt;RecNum&gt;57&lt;/RecNum&gt;&lt;DisplayText&gt;(Deane, 2013)&lt;/DisplayText&gt;&lt;record&gt;&lt;rec-number&gt;414&lt;/rec-number&gt;&lt;foreign-keys&gt;&lt;key app="EN" db-id="w0ex2p09bat9f6et2a7vaeabsa9z2dtdpfd0" timestamp="1596707727"&gt;414&lt;/key&gt;&lt;/foreign-keys&gt;&lt;ref-type name="Web Page"&gt;12&lt;/ref-type&gt;&lt;contributors&gt;&lt;authors&gt;&lt;author&gt;Deane, Green&lt;/author&gt;&lt;/authors&gt;&lt;/contributors&gt;&lt;titles&gt;&lt;title&gt;Sargassum sea vegetatble&lt;/title&gt;&lt;/titles&gt;&lt;volume&gt;2020&lt;/volume&gt;&lt;number&gt;25 July&lt;/number&gt;&lt;dates&gt;&lt;year&gt;2013&lt;/year&gt;&lt;/dates&gt;&lt;pub-location&gt;Eat the Weeds&lt;/pub-location&gt;&lt;urls&gt;&lt;related-urls&gt;&lt;url&gt;http://www.eattheweeds.com/Sargassum-not-just-for-breakfast-any-more-2/&lt;/url&gt;&lt;/related-urls&gt;&lt;/urls&gt;&lt;/record&gt;&lt;/Cite&gt;&lt;/EndNote&gt;</w:instrText>
            </w:r>
            <w:r w:rsidR="00DF6654">
              <w:fldChar w:fldCharType="separate"/>
            </w:r>
            <w:r w:rsidR="00DF6654">
              <w:rPr>
                <w:noProof/>
              </w:rPr>
              <w:t>(Deane, 2013)</w:t>
            </w:r>
            <w:r w:rsidR="00DF6654">
              <w:fldChar w:fldCharType="end"/>
            </w:r>
            <w:r w:rsidR="00DF6654">
              <w:t>,</w:t>
            </w:r>
            <w:r w:rsidR="00211015">
              <w:t xml:space="preserve"> </w:t>
            </w:r>
            <w:r w:rsidR="00DA4273">
              <w:t xml:space="preserve">and in the Caribbean </w:t>
            </w:r>
            <w:r w:rsidR="00DF6654">
              <w:fldChar w:fldCharType="begin"/>
            </w:r>
            <w:r w:rsidR="00C23050">
              <w:instrText xml:space="preserve"> ADDIN EN.CITE &lt;EndNote&gt;&lt;Cite&gt;&lt;Author&gt;Caribbean Alliance for Sustainable Tourism&lt;/Author&gt;&lt;Year&gt;2015&lt;/Year&gt;&lt;RecNum&gt;58&lt;/RecNum&gt;&lt;DisplayText&gt;(Caribbean Alliance for Sustainable Tourism, 2015)&lt;/DisplayText&gt;&lt;record&gt;&lt;rec-number&gt;415&lt;/rec-number&gt;&lt;foreign-keys&gt;&lt;key app="EN" db-id="w0ex2p09bat9f6et2a7vaeabsa9z2dtdpfd0" timestamp="1596707728"&gt;415&lt;/key&gt;&lt;/foreign-keys&gt;&lt;ref-type name="Web Page"&gt;12&lt;/ref-type&gt;&lt;contributors&gt;&lt;authors&gt;&lt;author&gt;Caribbean Alliance for Sustainable Tourism,&lt;/author&gt;&lt;/authors&gt;&lt;/contributors&gt;&lt;titles&gt;&lt;title&gt;Sargassum: A resource guide for the Caribbean&lt;/title&gt;&lt;/titles&gt;&lt;volume&gt;2020&lt;/volume&gt;&lt;number&gt;July 27&lt;/number&gt;&lt;dates&gt;&lt;year&gt;2015&lt;/year&gt;&lt;/dates&gt;&lt;pub-location&gt;Barbados&lt;/pub-location&gt;&lt;publisher&gt;Atlantis Submarines&lt;/publisher&gt;&lt;urls&gt;&lt;related-urls&gt;&lt;url&gt;https://www.barbados.atlantissubmarines.com/upimages/articles/document/1527150332Sargassum-Resource-Guide-For-the-Caribbean.pdf&lt;/url&gt;&lt;/related-urls&gt;&lt;/urls&gt;&lt;/record&gt;&lt;/Cite&gt;&lt;/EndNote&gt;</w:instrText>
            </w:r>
            <w:r w:rsidR="00DF6654">
              <w:fldChar w:fldCharType="separate"/>
            </w:r>
            <w:r w:rsidR="00823DE7">
              <w:rPr>
                <w:noProof/>
              </w:rPr>
              <w:t>(Caribbean Alliance for Sustainable Tourism, 2015)</w:t>
            </w:r>
            <w:r w:rsidR="00DF6654">
              <w:fldChar w:fldCharType="end"/>
            </w:r>
            <w:r w:rsidR="00DF6654">
              <w:t xml:space="preserve"> </w:t>
            </w:r>
            <w:r w:rsidR="00DA4273">
              <w:t xml:space="preserve">harvesting and eating these pelagic </w:t>
            </w:r>
            <w:r w:rsidR="00DA4273">
              <w:rPr>
                <w:i/>
              </w:rPr>
              <w:t>Sargassum</w:t>
            </w:r>
            <w:r w:rsidR="00DA4273">
              <w:t xml:space="preserve"> </w:t>
            </w:r>
            <w:r w:rsidR="00DF6654">
              <w:t xml:space="preserve">when they get washed ashore. The presence of pelagic </w:t>
            </w:r>
            <w:r w:rsidR="00DF6654">
              <w:rPr>
                <w:i/>
              </w:rPr>
              <w:t xml:space="preserve">Sargassum </w:t>
            </w:r>
            <w:r w:rsidR="00DF6654">
              <w:t xml:space="preserve">in coastal areas and shores is becoming increasingly predominant as a result of global climate change and human activities </w:t>
            </w:r>
            <w:r w:rsidR="00DF6654">
              <w:fldChar w:fldCharType="begin"/>
            </w:r>
            <w:r w:rsidR="00C23050">
              <w:instrText xml:space="preserve"> ADDIN EN.CITE &lt;EndNote&gt;&lt;Cite&gt;&lt;Author&gt;Louime&lt;/Author&gt;&lt;Year&gt;2017&lt;/Year&gt;&lt;RecNum&gt;59&lt;/RecNum&gt;&lt;DisplayText&gt;(Louime et al., 2017)&lt;/DisplayText&gt;&lt;record&gt;&lt;rec-number&gt;416&lt;/rec-number&gt;&lt;foreign-keys&gt;&lt;key app="EN" db-id="w0ex2p09bat9f6et2a7vaeabsa9z2dtdpfd0" timestamp="1596707728"&gt;416&lt;/key&gt;&lt;/foreign-keys&gt;&lt;ref-type name="Journal Article"&gt;17&lt;/ref-type&gt;&lt;contributors&gt;&lt;authors&gt;&lt;author&gt;Louime, Clifford&lt;/author&gt;&lt;author&gt;Fortune, Jodany&lt;/author&gt;&lt;author&gt;Gervais, Gary&lt;/author&gt;&lt;/authors&gt;&lt;/contributors&gt;&lt;titles&gt;&lt;title&gt;Sargassum invasion of coastal environments: A growing concern&lt;/title&gt;&lt;secondary-title&gt;American Journal of Environmental Sciences&lt;/secondary-title&gt;&lt;/titles&gt;&lt;periodical&gt;&lt;full-title&gt;American Journal of Environmental Sciences&lt;/full-title&gt;&lt;/periodical&gt;&lt;pages&gt;58-64&lt;/pages&gt;&lt;volume&gt;13&lt;/volume&gt;&lt;number&gt;1&lt;/number&gt;&lt;dates&gt;&lt;year&gt;2017&lt;/year&gt;&lt;/dates&gt;&lt;urls&gt;&lt;/urls&gt;&lt;/record&gt;&lt;/Cite&gt;&lt;/EndNote&gt;</w:instrText>
            </w:r>
            <w:r w:rsidR="00DF6654">
              <w:fldChar w:fldCharType="separate"/>
            </w:r>
            <w:r w:rsidR="00DF6654">
              <w:rPr>
                <w:noProof/>
              </w:rPr>
              <w:t>(Louime et al., 2017)</w:t>
            </w:r>
            <w:r w:rsidR="00DF6654">
              <w:fldChar w:fldCharType="end"/>
            </w:r>
            <w:r w:rsidR="00DF6654">
              <w:t xml:space="preserve">. </w:t>
            </w:r>
          </w:p>
        </w:tc>
        <w:tc>
          <w:tcPr>
            <w:tcW w:w="3686" w:type="dxa"/>
          </w:tcPr>
          <w:p w14:paraId="5448DDF9" w14:textId="3BD294F2"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loss of abundance and biomass are likely to impact the supply of this service. This service is indirect because the service is directly supplied in different habitats (e.g. coastal, freshwater) and at different life stages of the relevant species, and not directly in the open ocean.</w:t>
            </w:r>
          </w:p>
        </w:tc>
        <w:tc>
          <w:tcPr>
            <w:tcW w:w="1195" w:type="dxa"/>
          </w:tcPr>
          <w:p w14:paraId="0A78892E" w14:textId="58BBC13F"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use</w:t>
            </w:r>
          </w:p>
        </w:tc>
      </w:tr>
      <w:tr w:rsidR="00EF6538" w:rsidRPr="00285D64" w14:paraId="5AC7C917" w14:textId="77777777" w:rsidTr="52CCCAAE">
        <w:trPr>
          <w:trHeight w:val="465"/>
        </w:trPr>
        <w:tc>
          <w:tcPr>
            <w:tcW w:w="1838" w:type="dxa"/>
            <w:shd w:val="clear" w:color="auto" w:fill="FCD5B4"/>
          </w:tcPr>
          <w:p w14:paraId="70819CE3" w14:textId="14FD93C6" w:rsidR="00EF6538" w:rsidRDefault="006138C1" w:rsidP="00EF6538">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P: </w:t>
            </w:r>
            <w:r w:rsidR="00EF6538">
              <w:rPr>
                <w:rFonts w:ascii="Calibri" w:eastAsia="Times New Roman" w:hAnsi="Calibri" w:cs="Calibri"/>
                <w:b/>
                <w:bCs/>
                <w:color w:val="000000"/>
                <w:sz w:val="20"/>
                <w:szCs w:val="20"/>
                <w:lang w:eastAsia="en-GB"/>
              </w:rPr>
              <w:t xml:space="preserve">Seafood </w:t>
            </w:r>
            <w:r w:rsidR="00512693">
              <w:rPr>
                <w:rFonts w:ascii="Calibri" w:eastAsia="Times New Roman" w:hAnsi="Calibri" w:cs="Calibri"/>
                <w:b/>
                <w:bCs/>
                <w:color w:val="000000"/>
                <w:sz w:val="20"/>
                <w:szCs w:val="20"/>
                <w:lang w:eastAsia="en-GB"/>
              </w:rPr>
              <w:t>from wild animals</w:t>
            </w:r>
          </w:p>
          <w:p w14:paraId="17688A6E" w14:textId="71405AF3"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u w:val="single"/>
              </w:rPr>
              <w:t>Indirect</w:t>
            </w:r>
            <w:r w:rsidR="00094402" w:rsidRPr="52CCCAAE">
              <w:rPr>
                <w:u w:val="single"/>
              </w:rPr>
              <w:t xml:space="preserve"> </w:t>
            </w:r>
            <w:r w:rsidR="74A3302F" w:rsidRPr="52CCCAAE">
              <w:rPr>
                <w:u w:val="single"/>
              </w:rPr>
              <w:t>link</w:t>
            </w:r>
            <w:r w:rsidR="00094402" w:rsidRPr="52CCCAAE">
              <w:rPr>
                <w:u w:val="single"/>
              </w:rPr>
              <w:t xml:space="preserve"> </w:t>
            </w:r>
            <w:proofErr w:type="spellStart"/>
            <w:r w:rsidR="00D662D1">
              <w:rPr>
                <w:i/>
              </w:rPr>
              <w:t>Z</w:t>
            </w:r>
            <w:r w:rsidR="00D662D1" w:rsidRPr="00D662D1">
              <w:rPr>
                <w:i/>
              </w:rPr>
              <w:t>ooneuston</w:t>
            </w:r>
            <w:proofErr w:type="spellEnd"/>
          </w:p>
        </w:tc>
        <w:tc>
          <w:tcPr>
            <w:tcW w:w="7229" w:type="dxa"/>
            <w:shd w:val="clear" w:color="auto" w:fill="auto"/>
            <w:noWrap/>
          </w:tcPr>
          <w:p w14:paraId="605D6D13" w14:textId="5276E779" w:rsidR="00EF6538" w:rsidRDefault="00EF6538" w:rsidP="00EF6538">
            <w:pPr>
              <w:spacing w:after="0" w:line="240" w:lineRule="auto"/>
            </w:pPr>
            <w:r>
              <w:t xml:space="preserve">Parts of the neuston consist of juvenile fish and fish eggs of commercial species that go on to supply the seafood service at different stages of their lives and in different habitats. </w:t>
            </w:r>
            <w:r w:rsidR="00DB3418">
              <w:t xml:space="preserve"> A number of c</w:t>
            </w:r>
            <w:r>
              <w:t xml:space="preserve">ommercial species found in </w:t>
            </w:r>
            <w:r w:rsidR="00120930">
              <w:t xml:space="preserve">the </w:t>
            </w:r>
            <w:r>
              <w:t xml:space="preserve">neuston include: snapper </w:t>
            </w:r>
            <w:r>
              <w:fldChar w:fldCharType="begin"/>
            </w:r>
            <w:r w:rsidR="00C23050">
              <w:instrText xml:space="preserve"> ADDIN EN.CITE &lt;EndNote&gt;&lt;Cite&gt;&lt;Author&gt;Lyczkowski-Shultz&lt;/Author&gt;&lt;Year&gt;2007&lt;/Year&gt;&lt;RecNum&gt;395&lt;/RecNum&gt;&lt;DisplayText&gt;(Lyczkowski-Shultz and Hanisko, 2007)&lt;/DisplayText&gt;&lt;record&gt;&lt;rec-number&gt;395&lt;/rec-number&gt;&lt;foreign-keys&gt;&lt;key app="EN" db-id="w0ex2p09bat9f6et2a7vaeabsa9z2dtdpfd0" timestamp="1594637419"&gt;395&lt;/key&gt;&lt;/foreign-keys&gt;&lt;ref-type name="Journal Article"&gt;17&lt;/ref-type&gt;&lt;contributors&gt;&lt;authors&gt;&lt;author&gt;Lyczkowski-Shultz, J.&lt;/author&gt;&lt;author&gt;Hanisko, David&lt;/author&gt;&lt;/authors&gt;&lt;/contributors&gt;&lt;titles&gt;&lt;title&gt;A time series of observations on red snapper larvae from SEAMAP surveys, 1982-2003: Seasonal occurrence, distribution, abundance, and size&lt;/title&gt;&lt;secondary-title&gt;Am. Fish. Soc. Symp.&lt;/secondary-title&gt;&lt;/titles&gt;&lt;periodical&gt;&lt;full-title&gt;Am. Fish. Soc. Symp.&lt;/full-title&gt;&lt;/periodical&gt;&lt;pages&gt;3-23&lt;/pages&gt;&lt;volume&gt;60&lt;/volume&gt;&lt;dates&gt;&lt;year&gt;2007&lt;/year&gt;&lt;pub-dates&gt;&lt;date&gt;01/01&lt;/date&gt;&lt;/pub-dates&gt;&lt;/dates&gt;&lt;urls&gt;&lt;/urls&gt;&lt;/record&gt;&lt;/Cite&gt;&lt;/EndNote&gt;</w:instrText>
            </w:r>
            <w:r>
              <w:fldChar w:fldCharType="separate"/>
            </w:r>
            <w:r>
              <w:rPr>
                <w:noProof/>
              </w:rPr>
              <w:t>(Lyczkowski-Shultz and Hanisko, 2007)</w:t>
            </w:r>
            <w:r>
              <w:fldChar w:fldCharType="end"/>
            </w:r>
            <w:r>
              <w:t xml:space="preserve">, Coho salmon </w:t>
            </w:r>
            <w:r>
              <w:fldChar w:fldCharType="begin"/>
            </w:r>
            <w:r w:rsidR="00C23050">
              <w:instrText xml:space="preserve"> ADDIN EN.CITE &lt;EndNote&gt;&lt;Cite&gt;&lt;Author&gt;Pool&lt;/Author&gt;&lt;Year&gt;2012&lt;/Year&gt;&lt;RecNum&gt;396&lt;/RecNum&gt;&lt;DisplayText&gt;(Pool et al., 2012)&lt;/DisplayText&gt;&lt;record&gt;&lt;rec-number&gt;396&lt;/rec-number&gt;&lt;foreign-keys&gt;&lt;key app="EN" db-id="w0ex2p09bat9f6et2a7vaeabsa9z2dtdpfd0" timestamp="1594637521"&gt;396&lt;/key&gt;&lt;/foreign-keys&gt;&lt;ref-type name="Journal Article"&gt;17&lt;/ref-type&gt;&lt;contributors&gt;&lt;authors&gt;&lt;author&gt;Pool, Suzan S.&lt;/author&gt;&lt;author&gt;Reese, Douglas C.&lt;/author&gt;&lt;author&gt;Brodeur, Richard D.&lt;/author&gt;&lt;/authors&gt;&lt;/contributors&gt;&lt;titles&gt;&lt;title&gt;Defining marine habitat of juvenile Chinook salmon, Oncorhynchus tshawytscha, and coho salmon, O. kisutch, in the northern California Current System&lt;/title&gt;&lt;secondary-title&gt;Environmental Biology of Fishes&lt;/secondary-title&gt;&lt;/titles&gt;&lt;periodical&gt;&lt;full-title&gt;Environmental Biology of Fishes&lt;/full-title&gt;&lt;/periodical&gt;&lt;pages&gt;233-243&lt;/pages&gt;&lt;volume&gt;93&lt;/volume&gt;&lt;number&gt;2&lt;/number&gt;&lt;dates&gt;&lt;year&gt;2012&lt;/year&gt;&lt;pub-dates&gt;&lt;date&gt;2012/02/01&lt;/date&gt;&lt;/pub-dates&gt;&lt;/dates&gt;&lt;isbn&gt;1573-5133&lt;/isbn&gt;&lt;urls&gt;&lt;related-urls&gt;&lt;url&gt;https://doi.org/10.1007/s10641-011-9909-9&lt;/url&gt;&lt;/related-urls&gt;&lt;/urls&gt;&lt;electronic-resource-num&gt;10.1007/s10641-011-9909-9&lt;/electronic-resource-num&gt;&lt;/record&gt;&lt;/Cite&gt;&lt;/EndNote&gt;</w:instrText>
            </w:r>
            <w:r>
              <w:fldChar w:fldCharType="separate"/>
            </w:r>
            <w:r>
              <w:rPr>
                <w:noProof/>
              </w:rPr>
              <w:t>(Pool et al., 2012)</w:t>
            </w:r>
            <w:r>
              <w:fldChar w:fldCharType="end"/>
            </w:r>
            <w:r>
              <w:t xml:space="preserve"> and eels</w:t>
            </w:r>
            <w:r w:rsidR="00B82952">
              <w:t xml:space="preserve"> </w:t>
            </w:r>
            <w:r w:rsidR="00B82952">
              <w:fldChar w:fldCharType="begin"/>
            </w:r>
            <w:r w:rsidR="00C23050">
              <w:instrText xml:space="preserve"> ADDIN EN.CITE &lt;EndNote&gt;&lt;Cite&gt;&lt;Author&gt;McCleave&lt;/Author&gt;&lt;Year&gt;1987&lt;/Year&gt;&lt;RecNum&gt;63&lt;/RecNum&gt;&lt;DisplayText&gt;(McCleave et al., 1987)&lt;/DisplayText&gt;&lt;record&gt;&lt;rec-number&gt;417&lt;/rec-number&gt;&lt;foreign-keys&gt;&lt;key app="EN" db-id="w0ex2p09bat9f6et2a7vaeabsa9z2dtdpfd0" timestamp="1596707728"&gt;417&lt;/key&gt;&lt;/foreign-keys&gt;&lt;ref-type name="Journal Article"&gt;17&lt;/ref-type&gt;&lt;contributors&gt;&lt;authors&gt;&lt;author&gt;McCleave, J. D.&lt;/author&gt;&lt;author&gt;Kleckner, R. C.&lt;/author&gt;&lt;author&gt;Castonguay, M. &lt;/author&gt;&lt;/authors&gt;&lt;/contributors&gt;&lt;titles&gt;&lt;title&gt;Reproductive sympatry of American and European eels and implications for migration and taxonomy&lt;/title&gt;&lt;secondary-title&gt;American Fisheries Society Symposium&lt;/secondary-title&gt;&lt;/titles&gt;&lt;periodical&gt;&lt;full-title&gt;American Fisheries Society Symposium&lt;/full-title&gt;&lt;/periodical&gt;&lt;pages&gt;286-297&lt;/pages&gt;&lt;volume&gt;1&lt;/volume&gt;&lt;dates&gt;&lt;year&gt;1987&lt;/year&gt;&lt;/dates&gt;&lt;urls&gt;&lt;/urls&gt;&lt;/record&gt;&lt;/Cite&gt;&lt;/EndNote&gt;</w:instrText>
            </w:r>
            <w:r w:rsidR="00B82952">
              <w:fldChar w:fldCharType="separate"/>
            </w:r>
            <w:r w:rsidR="00B82952">
              <w:rPr>
                <w:noProof/>
              </w:rPr>
              <w:t>(McCleave et al., 1987)</w:t>
            </w:r>
            <w:r w:rsidR="00B82952">
              <w:fldChar w:fldCharType="end"/>
            </w:r>
            <w:r w:rsidR="00B82952">
              <w:t>.</w:t>
            </w:r>
          </w:p>
          <w:p w14:paraId="209359AE" w14:textId="6DFB7179" w:rsidR="00EF6538" w:rsidRDefault="00EF6538" w:rsidP="00EF6538">
            <w:pPr>
              <w:spacing w:after="0" w:line="240" w:lineRule="auto"/>
            </w:pPr>
          </w:p>
        </w:tc>
        <w:tc>
          <w:tcPr>
            <w:tcW w:w="3686" w:type="dxa"/>
          </w:tcPr>
          <w:p w14:paraId="4FE43922" w14:textId="599AD414"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loss of abundance and biomass are likely to impact the supply of this service. This service is indirect because the service is directly supplied in different habitats (e.g. coastal, freshwater) and at different life stages of the relevant species, and not directly in the open ocean.</w:t>
            </w:r>
          </w:p>
        </w:tc>
        <w:tc>
          <w:tcPr>
            <w:tcW w:w="1195" w:type="dxa"/>
          </w:tcPr>
          <w:p w14:paraId="0170ADCA" w14:textId="4A51C3A7"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use</w:t>
            </w:r>
          </w:p>
        </w:tc>
      </w:tr>
      <w:tr w:rsidR="00EF6538" w:rsidRPr="00285D64" w14:paraId="3B715EC0" w14:textId="5335FF6E" w:rsidTr="52CCCAAE">
        <w:trPr>
          <w:trHeight w:val="465"/>
        </w:trPr>
        <w:tc>
          <w:tcPr>
            <w:tcW w:w="1838" w:type="dxa"/>
            <w:shd w:val="clear" w:color="auto" w:fill="FCD5B4"/>
          </w:tcPr>
          <w:p w14:paraId="2787419A" w14:textId="281DB03F" w:rsidR="00EF6538" w:rsidRDefault="006138C1" w:rsidP="00EF6538">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P: </w:t>
            </w:r>
            <w:r w:rsidR="00EF6538">
              <w:rPr>
                <w:rFonts w:ascii="Calibri" w:eastAsia="Times New Roman" w:hAnsi="Calibri" w:cs="Calibri"/>
                <w:b/>
                <w:bCs/>
                <w:color w:val="000000"/>
                <w:sz w:val="20"/>
                <w:szCs w:val="20"/>
                <w:lang w:eastAsia="en-GB"/>
              </w:rPr>
              <w:t xml:space="preserve">Raw </w:t>
            </w:r>
            <w:r w:rsidR="00512693">
              <w:rPr>
                <w:rFonts w:ascii="Calibri" w:eastAsia="Times New Roman" w:hAnsi="Calibri" w:cs="Calibri"/>
                <w:b/>
                <w:bCs/>
                <w:color w:val="000000"/>
                <w:sz w:val="20"/>
                <w:szCs w:val="20"/>
                <w:lang w:eastAsia="en-GB"/>
              </w:rPr>
              <w:t>m</w:t>
            </w:r>
            <w:r w:rsidR="00EF6538">
              <w:rPr>
                <w:rFonts w:ascii="Calibri" w:eastAsia="Times New Roman" w:hAnsi="Calibri" w:cs="Calibri"/>
                <w:b/>
                <w:bCs/>
                <w:color w:val="000000"/>
                <w:sz w:val="20"/>
                <w:szCs w:val="20"/>
                <w:lang w:eastAsia="en-GB"/>
              </w:rPr>
              <w:t>aterials</w:t>
            </w:r>
          </w:p>
          <w:p w14:paraId="4F432C64" w14:textId="265FA724" w:rsidR="00EF6538" w:rsidRPr="004D206D" w:rsidRDefault="00EF6538"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Indirect</w:t>
            </w:r>
            <w:r w:rsidR="42AFD8E4" w:rsidRPr="52CCCAAE">
              <w:rPr>
                <w:rFonts w:ascii="Calibri" w:eastAsia="Times New Roman" w:hAnsi="Calibri" w:cs="Calibri"/>
                <w:color w:val="000000" w:themeColor="text1"/>
                <w:u w:val="single"/>
                <w:lang w:eastAsia="en-GB"/>
              </w:rPr>
              <w:t xml:space="preserve"> link</w:t>
            </w:r>
          </w:p>
          <w:p w14:paraId="64F444E6" w14:textId="0D02B00E" w:rsidR="00EF6538" w:rsidRPr="004D206D" w:rsidRDefault="42AFD8E4" w:rsidP="52CCCAAE">
            <w:pPr>
              <w:spacing w:after="0" w:line="240" w:lineRule="auto"/>
              <w:rPr>
                <w:rFonts w:ascii="Calibri" w:eastAsia="Times New Roman" w:hAnsi="Calibri" w:cs="Calibri"/>
                <w:i/>
                <w:iCs/>
                <w:color w:val="000000"/>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tc>
        <w:tc>
          <w:tcPr>
            <w:tcW w:w="7229" w:type="dxa"/>
            <w:shd w:val="clear" w:color="auto" w:fill="auto"/>
            <w:noWrap/>
          </w:tcPr>
          <w:p w14:paraId="75A875CD" w14:textId="18BBE185" w:rsidR="00EF6538" w:rsidRDefault="00EF6538" w:rsidP="00EF6538">
            <w:pPr>
              <w:spacing w:after="0" w:line="240" w:lineRule="auto"/>
            </w:pPr>
            <w:r>
              <w:t xml:space="preserve">Raw materials are supplied by neuston through directly harvesting and extracting the desired properties. </w:t>
            </w:r>
            <w:r w:rsidRPr="00B13744">
              <w:t xml:space="preserve">Ornamental objects can be derived from neuston that washes ashore and is collected by beach combers </w:t>
            </w:r>
            <w:r w:rsidRPr="00B13744">
              <w:fldChar w:fldCharType="begin"/>
            </w:r>
            <w:r w:rsidR="00C23050">
              <w:instrText xml:space="preserve"> ADDIN EN.CITE &lt;EndNote&gt;&lt;Cite&gt;&lt;Author&gt;Viney&lt;/Author&gt;&lt;Year&gt;2014&lt;/Year&gt;&lt;RecNum&gt;389&lt;/RecNum&gt;&lt;DisplayText&gt;(Viney, 2014)&lt;/DisplayText&gt;&lt;record&gt;&lt;rec-number&gt;389&lt;/rec-number&gt;&lt;foreign-keys&gt;&lt;key app="EN" db-id="w0ex2p09bat9f6et2a7vaeabsa9z2dtdpfd0" timestamp="1594631266"&gt;389&lt;/key&gt;&lt;/foreign-keys&gt;&lt;ref-type name="Newspaper Article"&gt;23&lt;/ref-type&gt;&lt;contributors&gt;&lt;authors&gt;&lt;author&gt;Viney, M.&lt;/author&gt;&lt;/authors&gt;&lt;/contributors&gt;&lt;titles&gt;&lt;title&gt;Another life: By-the-wind sailors bring beach visitors to their knees&lt;/title&gt;&lt;secondary-title&gt;The Irish Times&lt;/secondary-title&gt;&lt;/titles&gt;&lt;dates&gt;&lt;year&gt;2014&lt;/year&gt;&lt;pub-dates&gt;&lt;date&gt;5 July&lt;/date&gt;&lt;/pub-dates&gt;&lt;/dates&gt;&lt;pub-location&gt;Dublin&lt;/pub-location&gt;&lt;urls&gt;&lt;/urls&gt;&lt;/record&gt;&lt;/Cite&gt;&lt;/EndNote&gt;</w:instrText>
            </w:r>
            <w:r w:rsidRPr="00B13744">
              <w:fldChar w:fldCharType="separate"/>
            </w:r>
            <w:r w:rsidRPr="00B13744">
              <w:rPr>
                <w:noProof/>
              </w:rPr>
              <w:t>(Viney, 2014)</w:t>
            </w:r>
            <w:r w:rsidRPr="00B13744">
              <w:fldChar w:fldCharType="end"/>
            </w:r>
            <w:r w:rsidRPr="00B13744">
              <w:t>.</w:t>
            </w:r>
            <w:r w:rsidR="00094402">
              <w:t xml:space="preserve"> </w:t>
            </w:r>
            <w:r w:rsidRPr="00094402">
              <w:rPr>
                <w:rFonts w:ascii="Calibri" w:eastAsia="Times New Roman" w:hAnsi="Calibri" w:cs="Calibri"/>
                <w:i/>
                <w:color w:val="000000"/>
                <w:lang w:eastAsia="en-GB"/>
              </w:rPr>
              <w:t>Sargassum</w:t>
            </w:r>
            <w:r w:rsidRPr="00094402">
              <w:rPr>
                <w:rFonts w:ascii="Calibri" w:eastAsia="Times New Roman" w:hAnsi="Calibri" w:cs="Calibri"/>
                <w:color w:val="000000"/>
                <w:lang w:eastAsia="en-GB"/>
              </w:rPr>
              <w:t xml:space="preserve"> from </w:t>
            </w:r>
            <w:r w:rsidR="00094402">
              <w:rPr>
                <w:rFonts w:ascii="Calibri" w:eastAsia="Times New Roman" w:hAnsi="Calibri" w:cs="Calibri"/>
                <w:color w:val="000000"/>
                <w:lang w:eastAsia="en-GB"/>
              </w:rPr>
              <w:t xml:space="preserve">the </w:t>
            </w:r>
            <w:r w:rsidRPr="00094402">
              <w:rPr>
                <w:rFonts w:ascii="Calibri" w:eastAsia="Times New Roman" w:hAnsi="Calibri" w:cs="Calibri"/>
                <w:color w:val="000000"/>
                <w:lang w:eastAsia="en-GB"/>
              </w:rPr>
              <w:t xml:space="preserve">open ocean </w:t>
            </w:r>
            <w:r w:rsidR="001B44D1">
              <w:rPr>
                <w:rFonts w:ascii="Calibri" w:eastAsia="Times New Roman" w:hAnsi="Calibri" w:cs="Calibri"/>
                <w:color w:val="000000"/>
                <w:lang w:eastAsia="en-GB"/>
              </w:rPr>
              <w:t xml:space="preserve">washed ashore is harvested and processed as a construction material in Mexico </w:t>
            </w:r>
            <w:r w:rsidR="001B44D1">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Yucatan Times&lt;/Author&gt;&lt;Year&gt;2018&lt;/Year&gt;&lt;RecNum&gt;65&lt;/RecNum&gt;&lt;DisplayText&gt;(Yucatan Times, 2018)&lt;/DisplayText&gt;&lt;record&gt;&lt;rec-number&gt;418&lt;/rec-number&gt;&lt;foreign-keys&gt;&lt;key app="EN" db-id="w0ex2p09bat9f6et2a7vaeabsa9z2dtdpfd0" timestamp="1596707728"&gt;418&lt;/key&gt;&lt;/foreign-keys&gt;&lt;ref-type name="Newspaper Article"&gt;23&lt;/ref-type&gt;&lt;contributors&gt;&lt;authors&gt;&lt;author&gt;Yucatan Times,&lt;/author&gt;&lt;/authors&gt;&lt;/contributors&gt;&lt;titles&gt;&lt;title&gt;First house entirely made of Sargassum built by Mexican inventor in Quintana Roo&lt;/title&gt;&lt;secondary-title&gt;The Yucatan Times&lt;/secondary-title&gt;&lt;/titles&gt;&lt;dates&gt;&lt;year&gt;2018&lt;/year&gt;&lt;/dates&gt;&lt;urls&gt;&lt;related-urls&gt;&lt;url&gt;https://www.theyucatantimes.com/2018/09/first-house-entirely-made-of-sargassum-built-by-mexican-inventor-in-quintana-roo/&lt;/url&gt;&lt;/related-urls&gt;&lt;/urls&gt;&lt;/record&gt;&lt;/Cite&gt;&lt;/EndNote&gt;</w:instrText>
            </w:r>
            <w:r w:rsidR="001B44D1">
              <w:rPr>
                <w:rFonts w:ascii="Calibri" w:eastAsia="Times New Roman" w:hAnsi="Calibri" w:cs="Calibri"/>
                <w:color w:val="000000"/>
                <w:lang w:eastAsia="en-GB"/>
              </w:rPr>
              <w:fldChar w:fldCharType="separate"/>
            </w:r>
            <w:r w:rsidR="001B44D1">
              <w:rPr>
                <w:rFonts w:ascii="Calibri" w:eastAsia="Times New Roman" w:hAnsi="Calibri" w:cs="Calibri"/>
                <w:noProof/>
                <w:color w:val="000000"/>
                <w:lang w:eastAsia="en-GB"/>
              </w:rPr>
              <w:t>(Yucatan Times, 2018)</w:t>
            </w:r>
            <w:r w:rsidR="001B44D1">
              <w:rPr>
                <w:rFonts w:ascii="Calibri" w:eastAsia="Times New Roman" w:hAnsi="Calibri" w:cs="Calibri"/>
                <w:color w:val="000000"/>
                <w:lang w:eastAsia="en-GB"/>
              </w:rPr>
              <w:fldChar w:fldCharType="end"/>
            </w:r>
            <w:r w:rsidR="001B44D1">
              <w:rPr>
                <w:rFonts w:ascii="Calibri" w:eastAsia="Times New Roman" w:hAnsi="Calibri" w:cs="Calibri"/>
                <w:color w:val="000000"/>
                <w:lang w:eastAsia="en-GB"/>
              </w:rPr>
              <w:t xml:space="preserve">. </w:t>
            </w:r>
          </w:p>
          <w:p w14:paraId="0A041DAD" w14:textId="02240B35" w:rsidR="0080178C" w:rsidRPr="001B44D1" w:rsidRDefault="00DD540F" w:rsidP="00EF6538">
            <w:pPr>
              <w:spacing w:after="0" w:line="240" w:lineRule="auto"/>
            </w:pPr>
            <w:r>
              <w:t xml:space="preserve">Fish oil supplements production uses </w:t>
            </w:r>
            <w:r w:rsidR="006C76BF">
              <w:t xml:space="preserve">parts from </w:t>
            </w:r>
            <w:r w:rsidR="004F35FD">
              <w:t>f</w:t>
            </w:r>
            <w:r w:rsidR="004F35FD" w:rsidRPr="004F35FD">
              <w:t>ish that are especially rich in the beneficial oils known as omega-3 fatty acids</w:t>
            </w:r>
            <w:r w:rsidR="009A6E5A">
              <w:t xml:space="preserve">. These oily fish </w:t>
            </w:r>
            <w:r w:rsidR="004F35FD" w:rsidRPr="004F35FD">
              <w:t>includ</w:t>
            </w:r>
            <w:r w:rsidR="001B44D1">
              <w:t xml:space="preserve">ing </w:t>
            </w:r>
            <w:r w:rsidR="009A6E5A">
              <w:t>mackerel, herring, salmon and cod</w:t>
            </w:r>
            <w:r w:rsidR="00E206F2">
              <w:t xml:space="preserve"> </w:t>
            </w:r>
            <w:r w:rsidR="00E206F2">
              <w:fldChar w:fldCharType="begin"/>
            </w:r>
            <w:r w:rsidR="00C23050">
              <w:instrText xml:space="preserve"> ADDIN EN.CITE &lt;EndNote&gt;&lt;Cite&gt;&lt;Author&gt;Kris-Etherton&lt;/Author&gt;&lt;Year&gt;2002&lt;/Year&gt;&lt;RecNum&gt;62&lt;/RecNum&gt;&lt;DisplayText&gt;(Kris-Etherton et al., 2002)&lt;/DisplayText&gt;&lt;record&gt;&lt;rec-number&gt;419&lt;/rec-number&gt;&lt;foreign-keys&gt;&lt;key app="EN" db-id="w0ex2p09bat9f6et2a7vaeabsa9z2dtdpfd0" timestamp="1596707728"&gt;419&lt;/key&gt;&lt;/foreign-keys&gt;&lt;ref-type name="Journal Article"&gt;17&lt;/ref-type&gt;&lt;contributors&gt;&lt;authors&gt;&lt;author&gt;Kris-Etherton, Penny M. &lt;/author&gt;&lt;author&gt;Harris, William S. &lt;/author&gt;&lt;author&gt;Appel, Lawrence J. &lt;/author&gt;&lt;/authors&gt;&lt;/contributors&gt;&lt;titles&gt;&lt;title&gt;Fish Consumption, Fish Oil, Omega-3 Fatty Acids, and Cardiovascular Disease&lt;/title&gt;&lt;secondary-title&gt;Circulation&lt;/secondary-title&gt;&lt;/titles&gt;&lt;periodical&gt;&lt;full-title&gt;Circulation&lt;/full-title&gt;&lt;/periodical&gt;&lt;pages&gt;2747-2757&lt;/pages&gt;&lt;volume&gt;106&lt;/volume&gt;&lt;number&gt;21&lt;/number&gt;&lt;dates&gt;&lt;year&gt;2002&lt;/year&gt;&lt;/dates&gt;&lt;urls&gt;&lt;related-urls&gt;&lt;url&gt;https://www.ahajournals.org/doi/abs/10.1161/01.CIR.0000038493.65177.94&lt;/url&gt;&lt;/related-urls&gt;&lt;/urls&gt;&lt;electronic-resource-num&gt;doi:10.1161/01.CIR.0000038493.65177.94&lt;/electronic-resource-num&gt;&lt;/record&gt;&lt;/Cite&gt;&lt;/EndNote&gt;</w:instrText>
            </w:r>
            <w:r w:rsidR="00E206F2">
              <w:fldChar w:fldCharType="separate"/>
            </w:r>
            <w:r w:rsidR="00E206F2">
              <w:rPr>
                <w:noProof/>
              </w:rPr>
              <w:t>(Kris-Etherton et al., 2002)</w:t>
            </w:r>
            <w:r w:rsidR="00E206F2">
              <w:fldChar w:fldCharType="end"/>
            </w:r>
            <w:r w:rsidR="001B44D1">
              <w:t xml:space="preserve"> </w:t>
            </w:r>
            <w:r w:rsidR="002726AC">
              <w:t xml:space="preserve">spend part of </w:t>
            </w:r>
            <w:r w:rsidR="002726AC">
              <w:lastRenderedPageBreak/>
              <w:t>their life cycle in the neuston</w:t>
            </w:r>
            <w:r w:rsidR="009A6E5A">
              <w:t xml:space="preserve"> </w:t>
            </w:r>
            <w:r w:rsidR="009A6E5A">
              <w:fldChar w:fldCharType="begin"/>
            </w:r>
            <w:r w:rsidR="00C23050">
              <w:instrText xml:space="preserve"> ADDIN EN.CITE &lt;EndNote&gt;&lt;Cite&gt;&lt;Author&gt;Hempel&lt;/Author&gt;&lt;Year&gt;1972&lt;/Year&gt;&lt;RecNum&gt;64&lt;/RecNum&gt;&lt;DisplayText&gt;(Hempel and Weikert, 1972, NOAA Fisheries, 2020)&lt;/DisplayText&gt;&lt;record&gt;&lt;rec-number&gt;420&lt;/rec-number&gt;&lt;foreign-keys&gt;&lt;key app="EN" db-id="w0ex2p09bat9f6et2a7vaeabsa9z2dtdpfd0" timestamp="1596707728"&gt;420&lt;/key&gt;&lt;/foreign-keys&gt;&lt;ref-type name="Journal Article"&gt;17&lt;/ref-type&gt;&lt;contributors&gt;&lt;authors&gt;&lt;author&gt;Hempel, G.&lt;/author&gt;&lt;author&gt;Weikert, H.&lt;/author&gt;&lt;/authors&gt;&lt;/contributors&gt;&lt;titles&gt;&lt;title&gt;The neuston of the subtropical and boreal North-eastern Atlantic Ocean. A review&lt;/title&gt;&lt;secondary-title&gt;Marine Biology&lt;/secondary-title&gt;&lt;/titles&gt;&lt;periodical&gt;&lt;full-title&gt;Marine Biology&lt;/full-title&gt;&lt;/periodical&gt;&lt;pages&gt;70-88&lt;/pages&gt;&lt;volume&gt;13&lt;/volume&gt;&lt;dates&gt;&lt;year&gt;1972&lt;/year&gt;&lt;/dates&gt;&lt;urls&gt;&lt;/urls&gt;&lt;/record&gt;&lt;/Cite&gt;&lt;Cite&gt;&lt;Author&gt;NOAA Fisheries&lt;/Author&gt;&lt;Year&gt;2020&lt;/Year&gt;&lt;RecNum&gt;68&lt;/RecNum&gt;&lt;record&gt;&lt;rec-number&gt;421&lt;/rec-number&gt;&lt;foreign-keys&gt;&lt;key app="EN" db-id="w0ex2p09bat9f6et2a7vaeabsa9z2dtdpfd0" timestamp="1596707728"&gt;421&lt;/key&gt;&lt;/foreign-keys&gt;&lt;ref-type name="Web Page"&gt;12&lt;/ref-type&gt;&lt;contributors&gt;&lt;authors&gt;&lt;author&gt;NOAA Fisheries,&lt;/author&gt;&lt;/authors&gt;&lt;/contributors&gt;&lt;titles&gt;&lt;title&gt;Atlantic Menhaden: Commerical Fishing&lt;/title&gt;&lt;/titles&gt;&lt;volume&gt;2020&lt;/volume&gt;&lt;number&gt;July 29&lt;/number&gt;&lt;dates&gt;&lt;year&gt;2020&lt;/year&gt;&lt;/dates&gt;&lt;urls&gt;&lt;related-urls&gt;&lt;url&gt;https://www.fisheries.noaa.gov/species/atlantic-menhaden#commercial&lt;/url&gt;&lt;/related-urls&gt;&lt;/urls&gt;&lt;/record&gt;&lt;/Cite&gt;&lt;/EndNote&gt;</w:instrText>
            </w:r>
            <w:r w:rsidR="009A6E5A">
              <w:fldChar w:fldCharType="separate"/>
            </w:r>
            <w:r w:rsidR="00244506">
              <w:rPr>
                <w:noProof/>
              </w:rPr>
              <w:t>(Hempel and Weikert, 1972, NOAA Fisheries, 2020)</w:t>
            </w:r>
            <w:r w:rsidR="009A6E5A">
              <w:fldChar w:fldCharType="end"/>
            </w:r>
            <w:r w:rsidR="009A6E5A">
              <w:t>.</w:t>
            </w:r>
          </w:p>
        </w:tc>
        <w:tc>
          <w:tcPr>
            <w:tcW w:w="3686" w:type="dxa"/>
          </w:tcPr>
          <w:p w14:paraId="5AF31B76" w14:textId="753C8161"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 xml:space="preserve">Loss of biomass would impact on the </w:t>
            </w:r>
            <w:r w:rsidRPr="00526041">
              <w:rPr>
                <w:rFonts w:ascii="Calibri" w:eastAsia="Times New Roman" w:hAnsi="Calibri" w:cs="Calibri"/>
                <w:i/>
                <w:color w:val="000000"/>
                <w:lang w:eastAsia="en-GB"/>
              </w:rPr>
              <w:t>Raw materials</w:t>
            </w:r>
            <w:r>
              <w:rPr>
                <w:rFonts w:ascii="Calibri" w:eastAsia="Times New Roman" w:hAnsi="Calibri" w:cs="Calibri"/>
                <w:color w:val="000000"/>
                <w:lang w:eastAsia="en-GB"/>
              </w:rPr>
              <w:t xml:space="preserve"> service, where the benefits rely on the potential to harvest in sufficient quantities. This service is indirect because the service is directly supplied in different habitats (e.g. coastal) and at different life stages of the relevant species. </w:t>
            </w:r>
            <w:r>
              <w:rPr>
                <w:rFonts w:ascii="Calibri" w:eastAsia="Times New Roman" w:hAnsi="Calibri" w:cs="Calibri"/>
                <w:color w:val="000000"/>
                <w:lang w:eastAsia="en-GB"/>
              </w:rPr>
              <w:lastRenderedPageBreak/>
              <w:t>There is no clear evidence that harvesting of raw materials occurs directly in the open ocean.</w:t>
            </w:r>
          </w:p>
        </w:tc>
        <w:tc>
          <w:tcPr>
            <w:tcW w:w="1195" w:type="dxa"/>
          </w:tcPr>
          <w:p w14:paraId="5995053D" w14:textId="4B40486A"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Actual use</w:t>
            </w:r>
          </w:p>
        </w:tc>
      </w:tr>
      <w:tr w:rsidR="00EF6538" w:rsidRPr="00285D64" w14:paraId="077C78D9" w14:textId="77777777" w:rsidTr="52CCCAAE">
        <w:trPr>
          <w:trHeight w:val="465"/>
        </w:trPr>
        <w:tc>
          <w:tcPr>
            <w:tcW w:w="1838" w:type="dxa"/>
            <w:shd w:val="clear" w:color="auto" w:fill="FCD5B4"/>
          </w:tcPr>
          <w:p w14:paraId="232CFE2F" w14:textId="2C30685F" w:rsidR="00EF6538" w:rsidRDefault="006138C1" w:rsidP="00EF6538">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themeColor="text1"/>
                <w:sz w:val="20"/>
                <w:szCs w:val="20"/>
                <w:lang w:eastAsia="en-GB"/>
              </w:rPr>
              <w:t xml:space="preserve">P: </w:t>
            </w:r>
            <w:r w:rsidR="00EF6538" w:rsidRPr="52CCCAAE">
              <w:rPr>
                <w:rFonts w:ascii="Calibri" w:eastAsia="Times New Roman" w:hAnsi="Calibri" w:cs="Calibri"/>
                <w:b/>
                <w:bCs/>
                <w:color w:val="000000" w:themeColor="text1"/>
                <w:sz w:val="20"/>
                <w:szCs w:val="20"/>
                <w:lang w:eastAsia="en-GB"/>
              </w:rPr>
              <w:t>Materials for agriculture and aquaculture</w:t>
            </w:r>
          </w:p>
          <w:p w14:paraId="0CCA274A" w14:textId="265FA724" w:rsidR="00EF6538" w:rsidRPr="00754DFA" w:rsidRDefault="7EC69CB6"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Indirect link</w:t>
            </w:r>
          </w:p>
          <w:p w14:paraId="1066D79D" w14:textId="24B71369" w:rsidR="00EF6538" w:rsidRPr="00754DFA" w:rsidRDefault="7EC69CB6"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tc>
        <w:tc>
          <w:tcPr>
            <w:tcW w:w="7229" w:type="dxa"/>
            <w:shd w:val="clear" w:color="auto" w:fill="auto"/>
            <w:noWrap/>
          </w:tcPr>
          <w:p w14:paraId="1E4CAC18" w14:textId="17478287" w:rsidR="009C42BA" w:rsidRDefault="00BC4A8E"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hen</w:t>
            </w:r>
            <w:r w:rsidR="0083770D">
              <w:rPr>
                <w:rFonts w:ascii="Calibri" w:eastAsia="Times New Roman" w:hAnsi="Calibri" w:cs="Calibri"/>
                <w:color w:val="000000"/>
                <w:lang w:eastAsia="en-GB"/>
              </w:rPr>
              <w:t xml:space="preserve"> oceanic</w:t>
            </w:r>
            <w:r>
              <w:rPr>
                <w:rFonts w:ascii="Calibri" w:eastAsia="Times New Roman" w:hAnsi="Calibri" w:cs="Calibri"/>
                <w:color w:val="000000"/>
                <w:lang w:eastAsia="en-GB"/>
              </w:rPr>
              <w:t xml:space="preserve"> </w:t>
            </w:r>
            <w:r w:rsidR="0083770D">
              <w:rPr>
                <w:rFonts w:ascii="Calibri" w:eastAsia="Times New Roman" w:hAnsi="Calibri" w:cs="Calibri"/>
                <w:i/>
                <w:color w:val="000000"/>
                <w:lang w:eastAsia="en-GB"/>
              </w:rPr>
              <w:t xml:space="preserve">Sargassum </w:t>
            </w:r>
            <w:r w:rsidR="0083770D">
              <w:rPr>
                <w:rFonts w:ascii="Calibri" w:eastAsia="Times New Roman" w:hAnsi="Calibri" w:cs="Calibri"/>
                <w:color w:val="000000"/>
                <w:lang w:eastAsia="en-GB"/>
              </w:rPr>
              <w:t>gets washed ashore, communities</w:t>
            </w:r>
            <w:r w:rsidR="00823DE7">
              <w:rPr>
                <w:rFonts w:ascii="Calibri" w:eastAsia="Times New Roman" w:hAnsi="Calibri" w:cs="Calibri"/>
                <w:color w:val="000000"/>
                <w:lang w:eastAsia="en-GB"/>
              </w:rPr>
              <w:t xml:space="preserve"> in Barbados</w:t>
            </w:r>
            <w:r w:rsidR="0083770D">
              <w:rPr>
                <w:rFonts w:ascii="Calibri" w:eastAsia="Times New Roman" w:hAnsi="Calibri" w:cs="Calibri"/>
                <w:color w:val="000000"/>
                <w:lang w:eastAsia="en-GB"/>
              </w:rPr>
              <w:t xml:space="preserve"> </w:t>
            </w:r>
            <w:r w:rsidR="00E81B86">
              <w:rPr>
                <w:rFonts w:ascii="Calibri" w:eastAsia="Times New Roman" w:hAnsi="Calibri" w:cs="Calibri"/>
                <w:color w:val="000000"/>
                <w:lang w:eastAsia="en-GB"/>
              </w:rPr>
              <w:t>have harvested</w:t>
            </w:r>
            <w:r w:rsidR="00081DE0">
              <w:rPr>
                <w:rFonts w:ascii="Calibri" w:eastAsia="Times New Roman" w:hAnsi="Calibri" w:cs="Calibri"/>
                <w:color w:val="000000"/>
                <w:lang w:eastAsia="en-GB"/>
              </w:rPr>
              <w:t>, processed and sold this resource as</w:t>
            </w:r>
            <w:r w:rsidR="00E81B86">
              <w:rPr>
                <w:rFonts w:ascii="Calibri" w:eastAsia="Times New Roman" w:hAnsi="Calibri" w:cs="Calibri"/>
                <w:color w:val="000000"/>
                <w:lang w:eastAsia="en-GB"/>
              </w:rPr>
              <w:t xml:space="preserve"> an organic mulch</w:t>
            </w:r>
            <w:r w:rsidR="00081DE0">
              <w:rPr>
                <w:rFonts w:ascii="Calibri" w:eastAsia="Times New Roman" w:hAnsi="Calibri" w:cs="Calibri"/>
                <w:color w:val="000000"/>
                <w:lang w:eastAsia="en-GB"/>
              </w:rPr>
              <w:t xml:space="preserve"> ‘Ocean Surf Organic Local Garden Mulch’</w:t>
            </w:r>
            <w:r w:rsidR="00E81B86">
              <w:rPr>
                <w:rFonts w:ascii="Calibri" w:eastAsia="Times New Roman" w:hAnsi="Calibri" w:cs="Calibri"/>
                <w:color w:val="000000"/>
                <w:lang w:eastAsia="en-GB"/>
              </w:rPr>
              <w:t xml:space="preserve"> </w:t>
            </w:r>
            <w:r w:rsidR="00E81B86">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Atwell&lt;/Author&gt;&lt;Year&gt;2011&lt;/Year&gt;&lt;RecNum&gt;60&lt;/RecNum&gt;&lt;DisplayText&gt;(Atwell, 2011, Caribbean Alliance for Sustainable Tourism, 2015)&lt;/DisplayText&gt;&lt;record&gt;&lt;rec-number&gt;422&lt;/rec-number&gt;&lt;foreign-keys&gt;&lt;key app="EN" db-id="w0ex2p09bat9f6et2a7vaeabsa9z2dtdpfd0" timestamp="1596707728"&gt;422&lt;/key&gt;&lt;/foreign-keys&gt;&lt;ref-type name="Web Page"&gt;12&lt;/ref-type&gt;&lt;contributors&gt;&lt;authors&gt;&lt;author&gt;Atwell, Carlos&lt;/author&gt;&lt;/authors&gt;&lt;/contributors&gt;&lt;titles&gt;&lt;title&gt;Mulch to gain from Sargassum&lt;/title&gt;&lt;/titles&gt;&lt;volume&gt;2020&lt;/volume&gt;&lt;number&gt;29 July&lt;/number&gt;&lt;dates&gt;&lt;year&gt;2011&lt;/year&gt;&lt;/dates&gt;&lt;publisher&gt;Nation News&lt;/publisher&gt;&lt;urls&gt;&lt;related-urls&gt;&lt;url&gt;https://www.nationnews.com/nationnews/news/1816/mulch-gain-sargassum&lt;/url&gt;&lt;/related-urls&gt;&lt;/urls&gt;&lt;/record&gt;&lt;/Cite&gt;&lt;Cite&gt;&lt;Author&gt;Caribbean Alliance for Sustainable Tourism&lt;/Author&gt;&lt;Year&gt;2015&lt;/Year&gt;&lt;RecNum&gt;58&lt;/RecNum&gt;&lt;record&gt;&lt;rec-number&gt;415&lt;/rec-number&gt;&lt;foreign-keys&gt;&lt;key app="EN" db-id="w0ex2p09bat9f6et2a7vaeabsa9z2dtdpfd0" timestamp="1596707728"&gt;415&lt;/key&gt;&lt;/foreign-keys&gt;&lt;ref-type name="Web Page"&gt;12&lt;/ref-type&gt;&lt;contributors&gt;&lt;authors&gt;&lt;author&gt;Caribbean Alliance for Sustainable Tourism,&lt;/author&gt;&lt;/authors&gt;&lt;/contributors&gt;&lt;titles&gt;&lt;title&gt;Sargassum: A resource guide for the Caribbean&lt;/title&gt;&lt;/titles&gt;&lt;volume&gt;2020&lt;/volume&gt;&lt;number&gt;July 27&lt;/number&gt;&lt;dates&gt;&lt;year&gt;2015&lt;/year&gt;&lt;/dates&gt;&lt;pub-location&gt;Barbados&lt;/pub-location&gt;&lt;publisher&gt;Atlantis Submarines&lt;/publisher&gt;&lt;urls&gt;&lt;related-urls&gt;&lt;url&gt;https://www.barbados.atlantissubmarines.com/upimages/articles/document/1527150332Sargassum-Resource-Guide-For-the-Caribbean.pdf&lt;/url&gt;&lt;/related-urls&gt;&lt;/urls&gt;&lt;/record&gt;&lt;/Cite&gt;&lt;/EndNote&gt;</w:instrText>
            </w:r>
            <w:r w:rsidR="00E81B86">
              <w:rPr>
                <w:rFonts w:ascii="Calibri" w:eastAsia="Times New Roman" w:hAnsi="Calibri" w:cs="Calibri"/>
                <w:color w:val="000000"/>
                <w:lang w:eastAsia="en-GB"/>
              </w:rPr>
              <w:fldChar w:fldCharType="separate"/>
            </w:r>
            <w:r w:rsidR="00823DE7">
              <w:rPr>
                <w:rFonts w:ascii="Calibri" w:eastAsia="Times New Roman" w:hAnsi="Calibri" w:cs="Calibri"/>
                <w:noProof/>
                <w:color w:val="000000"/>
                <w:lang w:eastAsia="en-GB"/>
              </w:rPr>
              <w:t>(Atwell, 2011, Caribbean Alliance for Sustainable Tourism, 2015)</w:t>
            </w:r>
            <w:r w:rsidR="00E81B86">
              <w:rPr>
                <w:rFonts w:ascii="Calibri" w:eastAsia="Times New Roman" w:hAnsi="Calibri" w:cs="Calibri"/>
                <w:color w:val="000000"/>
                <w:lang w:eastAsia="en-GB"/>
              </w:rPr>
              <w:fldChar w:fldCharType="end"/>
            </w:r>
            <w:r w:rsidR="00E81B86">
              <w:rPr>
                <w:rFonts w:ascii="Calibri" w:eastAsia="Times New Roman" w:hAnsi="Calibri" w:cs="Calibri"/>
                <w:color w:val="000000"/>
                <w:lang w:eastAsia="en-GB"/>
              </w:rPr>
              <w:t xml:space="preserve"> </w:t>
            </w:r>
            <w:r w:rsidR="00823DE7">
              <w:rPr>
                <w:rFonts w:ascii="Calibri" w:eastAsia="Times New Roman" w:hAnsi="Calibri" w:cs="Calibri"/>
                <w:color w:val="000000"/>
                <w:lang w:eastAsia="en-GB"/>
              </w:rPr>
              <w:t xml:space="preserve">to add to soil to suppress weeds and control moisture evaporation. Sargassum is also processed and sold across North America and </w:t>
            </w:r>
            <w:r w:rsidR="00081DE0">
              <w:rPr>
                <w:rFonts w:ascii="Calibri" w:eastAsia="Times New Roman" w:hAnsi="Calibri" w:cs="Calibri"/>
                <w:color w:val="000000"/>
                <w:lang w:eastAsia="en-GB"/>
              </w:rPr>
              <w:t xml:space="preserve">some Caribbean countries </w:t>
            </w:r>
            <w:r w:rsidR="00823DE7">
              <w:rPr>
                <w:rFonts w:ascii="Calibri" w:eastAsia="Times New Roman" w:hAnsi="Calibri" w:cs="Calibri"/>
                <w:color w:val="000000"/>
                <w:lang w:eastAsia="en-GB"/>
              </w:rPr>
              <w:t>as a liquid fertiliser by</w:t>
            </w:r>
            <w:r w:rsidR="00081DE0">
              <w:rPr>
                <w:rFonts w:ascii="Calibri" w:eastAsia="Times New Roman" w:hAnsi="Calibri" w:cs="Calibri"/>
                <w:color w:val="000000"/>
                <w:lang w:eastAsia="en-GB"/>
              </w:rPr>
              <w:t xml:space="preserve"> </w:t>
            </w:r>
            <w:proofErr w:type="spellStart"/>
            <w:r w:rsidR="00081DE0">
              <w:rPr>
                <w:rFonts w:ascii="Calibri" w:eastAsia="Times New Roman" w:hAnsi="Calibri" w:cs="Calibri"/>
                <w:color w:val="000000"/>
                <w:lang w:eastAsia="en-GB"/>
              </w:rPr>
              <w:t>Algas</w:t>
            </w:r>
            <w:proofErr w:type="spellEnd"/>
            <w:r w:rsidR="00081DE0">
              <w:rPr>
                <w:rFonts w:ascii="Calibri" w:eastAsia="Times New Roman" w:hAnsi="Calibri" w:cs="Calibri"/>
                <w:color w:val="000000"/>
                <w:lang w:eastAsia="en-GB"/>
              </w:rPr>
              <w:t xml:space="preserve"> Organics,</w:t>
            </w:r>
            <w:r w:rsidR="00823DE7">
              <w:rPr>
                <w:rFonts w:ascii="Calibri" w:eastAsia="Times New Roman" w:hAnsi="Calibri" w:cs="Calibri"/>
                <w:color w:val="000000"/>
                <w:lang w:eastAsia="en-GB"/>
              </w:rPr>
              <w:t xml:space="preserve"> a company in St. Lucia</w:t>
            </w:r>
            <w:r w:rsidR="00081DE0">
              <w:rPr>
                <w:rFonts w:ascii="Calibri" w:eastAsia="Times New Roman" w:hAnsi="Calibri" w:cs="Calibri"/>
                <w:color w:val="000000"/>
                <w:lang w:eastAsia="en-GB"/>
              </w:rPr>
              <w:t xml:space="preserve"> </w:t>
            </w:r>
            <w:r w:rsidR="00081DE0">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Ewing-Chow&lt;/Author&gt;&lt;Year&gt;2019&lt;/Year&gt;&lt;RecNum&gt;61&lt;/RecNum&gt;&lt;DisplayText&gt;(Ewing-Chow, 2019)&lt;/DisplayText&gt;&lt;record&gt;&lt;rec-number&gt;423&lt;/rec-number&gt;&lt;foreign-keys&gt;&lt;key app="EN" db-id="w0ex2p09bat9f6et2a7vaeabsa9z2dtdpfd0" timestamp="1596707728"&gt;423&lt;/key&gt;&lt;/foreign-keys&gt;&lt;ref-type name="Web Page"&gt;12&lt;/ref-type&gt;&lt;contributors&gt;&lt;authors&gt;&lt;author&gt;Ewing-Chow, Daphne&lt;/author&gt;&lt;/authors&gt;&lt;/contributors&gt;&lt;titles&gt;&lt;title&gt;Meet St. Lucia&amp;apos;s First Indigenous Biotech Company&lt;/title&gt;&lt;/titles&gt;&lt;volume&gt;2020&lt;/volume&gt;&lt;number&gt;July 29&lt;/number&gt;&lt;dates&gt;&lt;year&gt;2019&lt;/year&gt;&lt;/dates&gt;&lt;publisher&gt;Frobes&lt;/publisher&gt;&lt;urls&gt;&lt;related-urls&gt;&lt;url&gt;https://www.forbes.com/sites/daphneewingchow/2019/02/01/meet-the-caribbeans-first-indigenous-biotech-company/#:~:text=Algas%20Organics&amp;apos;%20flagship%20product%2C%20Algas,every%20pound%20of%20Sargassum%20seaweed.&lt;/url&gt;&lt;/related-urls&gt;&lt;/urls&gt;&lt;/record&gt;&lt;/Cite&gt;&lt;/EndNote&gt;</w:instrText>
            </w:r>
            <w:r w:rsidR="00081DE0">
              <w:rPr>
                <w:rFonts w:ascii="Calibri" w:eastAsia="Times New Roman" w:hAnsi="Calibri" w:cs="Calibri"/>
                <w:color w:val="000000"/>
                <w:lang w:eastAsia="en-GB"/>
              </w:rPr>
              <w:fldChar w:fldCharType="separate"/>
            </w:r>
            <w:r w:rsidR="00081DE0">
              <w:rPr>
                <w:rFonts w:ascii="Calibri" w:eastAsia="Times New Roman" w:hAnsi="Calibri" w:cs="Calibri"/>
                <w:noProof/>
                <w:color w:val="000000"/>
                <w:lang w:eastAsia="en-GB"/>
              </w:rPr>
              <w:t>(Ewing-Chow, 2019)</w:t>
            </w:r>
            <w:r w:rsidR="00081DE0">
              <w:rPr>
                <w:rFonts w:ascii="Calibri" w:eastAsia="Times New Roman" w:hAnsi="Calibri" w:cs="Calibri"/>
                <w:color w:val="000000"/>
                <w:lang w:eastAsia="en-GB"/>
              </w:rPr>
              <w:fldChar w:fldCharType="end"/>
            </w:r>
            <w:r w:rsidR="00823DE7">
              <w:rPr>
                <w:rFonts w:ascii="Calibri" w:eastAsia="Times New Roman" w:hAnsi="Calibri" w:cs="Calibri"/>
                <w:color w:val="000000"/>
                <w:lang w:eastAsia="en-GB"/>
              </w:rPr>
              <w:t>.</w:t>
            </w:r>
            <w:r w:rsidR="00C562EB">
              <w:rPr>
                <w:rFonts w:ascii="Calibri" w:eastAsia="Times New Roman" w:hAnsi="Calibri" w:cs="Calibri"/>
                <w:color w:val="000000"/>
                <w:lang w:eastAsia="en-GB"/>
              </w:rPr>
              <w:t xml:space="preserve"> </w:t>
            </w:r>
          </w:p>
          <w:p w14:paraId="10202778" w14:textId="2B20D156" w:rsidR="00512693" w:rsidRPr="00C562EB" w:rsidRDefault="00C562EB"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he Atlantic</w:t>
            </w:r>
            <w:r w:rsidR="00823DE7">
              <w:rPr>
                <w:rFonts w:ascii="Calibri" w:eastAsia="Times New Roman" w:hAnsi="Calibri" w:cs="Calibri"/>
                <w:color w:val="000000"/>
                <w:lang w:eastAsia="en-GB"/>
              </w:rPr>
              <w:t xml:space="preserve"> </w:t>
            </w:r>
            <w:r>
              <w:rPr>
                <w:rFonts w:ascii="Calibri" w:eastAsia="Times New Roman" w:hAnsi="Calibri" w:cs="Calibri"/>
                <w:color w:val="000000"/>
                <w:lang w:eastAsia="en-GB"/>
              </w:rPr>
              <w:t>Menhaden (</w:t>
            </w:r>
            <w:r w:rsidR="009C42BA" w:rsidRPr="009C42BA">
              <w:rPr>
                <w:rFonts w:ascii="Calibri" w:eastAsia="Times New Roman" w:hAnsi="Calibri" w:cs="Calibri"/>
                <w:i/>
                <w:color w:val="000000"/>
                <w:lang w:eastAsia="en-GB"/>
              </w:rPr>
              <w:t xml:space="preserve">Brevoortia </w:t>
            </w:r>
            <w:proofErr w:type="spellStart"/>
            <w:r w:rsidR="009C42BA" w:rsidRPr="009C42BA">
              <w:rPr>
                <w:rFonts w:ascii="Calibri" w:eastAsia="Times New Roman" w:hAnsi="Calibri" w:cs="Calibri"/>
                <w:i/>
                <w:color w:val="000000"/>
                <w:lang w:eastAsia="en-GB"/>
              </w:rPr>
              <w:t>tyrannus</w:t>
            </w:r>
            <w:proofErr w:type="spellEnd"/>
            <w:r w:rsidR="009C42BA">
              <w:rPr>
                <w:rFonts w:ascii="Calibri" w:eastAsia="Times New Roman" w:hAnsi="Calibri" w:cs="Calibri"/>
                <w:color w:val="000000"/>
                <w:lang w:eastAsia="en-GB"/>
              </w:rPr>
              <w:t>)</w:t>
            </w:r>
            <w:r>
              <w:rPr>
                <w:rFonts w:ascii="Calibri" w:eastAsia="Times New Roman" w:hAnsi="Calibri" w:cs="Calibri"/>
                <w:color w:val="000000"/>
                <w:lang w:eastAsia="en-GB"/>
              </w:rPr>
              <w:t>, a species of herring</w:t>
            </w:r>
            <w:r w:rsidR="009C42BA">
              <w:rPr>
                <w:rFonts w:ascii="Calibri" w:eastAsia="Times New Roman" w:hAnsi="Calibri" w:cs="Calibri"/>
                <w:color w:val="000000"/>
                <w:lang w:eastAsia="en-GB"/>
              </w:rPr>
              <w:t xml:space="preserve"> with an egg and larval stage in the open ocean, has been used since </w:t>
            </w:r>
            <w:r w:rsidR="008F0DF8">
              <w:rPr>
                <w:rFonts w:ascii="Calibri" w:eastAsia="Times New Roman" w:hAnsi="Calibri" w:cs="Calibri"/>
                <w:color w:val="000000"/>
                <w:lang w:eastAsia="en-GB"/>
              </w:rPr>
              <w:t>potentially well before the 1600s</w:t>
            </w:r>
            <w:r w:rsidR="009C42BA">
              <w:rPr>
                <w:rFonts w:ascii="Calibri" w:eastAsia="Times New Roman" w:hAnsi="Calibri" w:cs="Calibri"/>
                <w:color w:val="000000"/>
                <w:lang w:eastAsia="en-GB"/>
              </w:rPr>
              <w:t xml:space="preserve"> as a fertiliser</w:t>
            </w:r>
            <w:r w:rsidR="001B205C">
              <w:rPr>
                <w:rFonts w:ascii="Calibri" w:eastAsia="Times New Roman" w:hAnsi="Calibri" w:cs="Calibri"/>
                <w:color w:val="000000"/>
                <w:lang w:eastAsia="en-GB"/>
              </w:rPr>
              <w:t xml:space="preserve"> by Native Americans and European settlers</w:t>
            </w:r>
            <w:r w:rsidR="008F0DF8">
              <w:rPr>
                <w:rFonts w:ascii="Calibri" w:eastAsia="Times New Roman" w:hAnsi="Calibri" w:cs="Calibri"/>
                <w:color w:val="000000"/>
                <w:lang w:eastAsia="en-GB"/>
              </w:rPr>
              <w:t xml:space="preserve"> </w:t>
            </w:r>
            <w:r w:rsidR="008F0DF8">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Ceci&lt;/Author&gt;&lt;Year&gt;1975&lt;/Year&gt;&lt;RecNum&gt;69&lt;/RecNum&gt;&lt;DisplayText&gt;(Ceci, 1975)&lt;/DisplayText&gt;&lt;record&gt;&lt;rec-number&gt;424&lt;/rec-number&gt;&lt;foreign-keys&gt;&lt;key app="EN" db-id="w0ex2p09bat9f6et2a7vaeabsa9z2dtdpfd0" timestamp="1596707728"&gt;424&lt;/key&gt;&lt;/foreign-keys&gt;&lt;ref-type name="Journal Article"&gt;17&lt;/ref-type&gt;&lt;contributors&gt;&lt;authors&gt;&lt;author&gt;Ceci, L.&lt;/author&gt;&lt;/authors&gt;&lt;/contributors&gt;&lt;titles&gt;&lt;title&gt;Fish Fertilizer: A native North American practice?&lt;/title&gt;&lt;secondary-title&gt;Science&lt;/secondary-title&gt;&lt;/titles&gt;&lt;periodical&gt;&lt;full-title&gt;Science&lt;/full-title&gt;&lt;/periodical&gt;&lt;pages&gt;26-30&lt;/pages&gt;&lt;volume&gt;188&lt;/volume&gt;&lt;number&gt;4183&lt;/number&gt;&lt;dates&gt;&lt;year&gt;1975&lt;/year&gt;&lt;/dates&gt;&lt;urls&gt;&lt;/urls&gt;&lt;/record&gt;&lt;/Cite&gt;&lt;/EndNote&gt;</w:instrText>
            </w:r>
            <w:r w:rsidR="008F0DF8">
              <w:rPr>
                <w:rFonts w:ascii="Calibri" w:eastAsia="Times New Roman" w:hAnsi="Calibri" w:cs="Calibri"/>
                <w:color w:val="000000"/>
                <w:lang w:eastAsia="en-GB"/>
              </w:rPr>
              <w:fldChar w:fldCharType="separate"/>
            </w:r>
            <w:r w:rsidR="008F0DF8">
              <w:rPr>
                <w:rFonts w:ascii="Calibri" w:eastAsia="Times New Roman" w:hAnsi="Calibri" w:cs="Calibri"/>
                <w:noProof/>
                <w:color w:val="000000"/>
                <w:lang w:eastAsia="en-GB"/>
              </w:rPr>
              <w:t>(Ceci, 1975)</w:t>
            </w:r>
            <w:r w:rsidR="008F0DF8">
              <w:rPr>
                <w:rFonts w:ascii="Calibri" w:eastAsia="Times New Roman" w:hAnsi="Calibri" w:cs="Calibri"/>
                <w:color w:val="000000"/>
                <w:lang w:eastAsia="en-GB"/>
              </w:rPr>
              <w:fldChar w:fldCharType="end"/>
            </w:r>
            <w:r w:rsidR="001B205C">
              <w:rPr>
                <w:rFonts w:ascii="Calibri" w:eastAsia="Times New Roman" w:hAnsi="Calibri" w:cs="Calibri"/>
                <w:color w:val="000000"/>
                <w:lang w:eastAsia="en-GB"/>
              </w:rPr>
              <w:t>. T</w:t>
            </w:r>
            <w:r w:rsidR="009C42BA">
              <w:rPr>
                <w:rFonts w:ascii="Calibri" w:eastAsia="Times New Roman" w:hAnsi="Calibri" w:cs="Calibri"/>
                <w:color w:val="000000"/>
                <w:lang w:eastAsia="en-GB"/>
              </w:rPr>
              <w:t xml:space="preserve">oday, the fish is processed into fish meal, fish oil and fish </w:t>
            </w:r>
            <w:proofErr w:type="spellStart"/>
            <w:r w:rsidR="009C42BA">
              <w:rPr>
                <w:rFonts w:ascii="Calibri" w:eastAsia="Times New Roman" w:hAnsi="Calibri" w:cs="Calibri"/>
                <w:color w:val="000000"/>
                <w:lang w:eastAsia="en-GB"/>
              </w:rPr>
              <w:t>solubles</w:t>
            </w:r>
            <w:proofErr w:type="spellEnd"/>
            <w:r w:rsidR="009C42BA">
              <w:rPr>
                <w:rFonts w:ascii="Calibri" w:eastAsia="Times New Roman" w:hAnsi="Calibri" w:cs="Calibri"/>
                <w:color w:val="000000"/>
                <w:lang w:eastAsia="en-GB"/>
              </w:rPr>
              <w:t>,</w:t>
            </w:r>
            <w:r w:rsidR="00C36BC9">
              <w:rPr>
                <w:rFonts w:ascii="Calibri" w:eastAsia="Times New Roman" w:hAnsi="Calibri" w:cs="Calibri"/>
                <w:color w:val="000000"/>
                <w:lang w:eastAsia="en-GB"/>
              </w:rPr>
              <w:t xml:space="preserve"> where parts are used to create</w:t>
            </w:r>
            <w:r w:rsidR="009C42BA">
              <w:rPr>
                <w:rFonts w:ascii="Calibri" w:eastAsia="Times New Roman" w:hAnsi="Calibri" w:cs="Calibri"/>
                <w:color w:val="000000"/>
                <w:lang w:eastAsia="en-GB"/>
              </w:rPr>
              <w:t xml:space="preserve"> high protein feeds for</w:t>
            </w:r>
            <w:r w:rsidR="00244506">
              <w:rPr>
                <w:rFonts w:ascii="Calibri" w:eastAsia="Times New Roman" w:hAnsi="Calibri" w:cs="Calibri"/>
                <w:color w:val="000000"/>
                <w:lang w:eastAsia="en-GB"/>
              </w:rPr>
              <w:t xml:space="preserve"> livestock; </w:t>
            </w:r>
            <w:r w:rsidR="00C36BC9">
              <w:rPr>
                <w:rFonts w:ascii="Calibri" w:eastAsia="Times New Roman" w:hAnsi="Calibri" w:cs="Calibri"/>
                <w:color w:val="000000"/>
                <w:lang w:eastAsia="en-GB"/>
              </w:rPr>
              <w:t>or to fortify fish meal to increase nutrition in the aquaculture industry</w:t>
            </w:r>
            <w:r w:rsidR="00244506">
              <w:rPr>
                <w:rFonts w:ascii="Calibri" w:eastAsia="Times New Roman" w:hAnsi="Calibri" w:cs="Calibri"/>
                <w:color w:val="000000"/>
                <w:lang w:eastAsia="en-GB"/>
              </w:rPr>
              <w:t xml:space="preserve"> </w:t>
            </w:r>
            <w:r w:rsidR="00244506">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NOAA Fisheries&lt;/Author&gt;&lt;Year&gt;2020&lt;/Year&gt;&lt;RecNum&gt;68&lt;/RecNum&gt;&lt;DisplayText&gt;(NOAA Fisheries, 2020)&lt;/DisplayText&gt;&lt;record&gt;&lt;rec-number&gt;421&lt;/rec-number&gt;&lt;foreign-keys&gt;&lt;key app="EN" db-id="w0ex2p09bat9f6et2a7vaeabsa9z2dtdpfd0" timestamp="1596707728"&gt;421&lt;/key&gt;&lt;/foreign-keys&gt;&lt;ref-type name="Web Page"&gt;12&lt;/ref-type&gt;&lt;contributors&gt;&lt;authors&gt;&lt;author&gt;NOAA Fisheries,&lt;/author&gt;&lt;/authors&gt;&lt;/contributors&gt;&lt;titles&gt;&lt;title&gt;Atlantic Menhaden: Commerical Fishing&lt;/title&gt;&lt;/titles&gt;&lt;volume&gt;2020&lt;/volume&gt;&lt;number&gt;July 29&lt;/number&gt;&lt;dates&gt;&lt;year&gt;2020&lt;/year&gt;&lt;/dates&gt;&lt;urls&gt;&lt;related-urls&gt;&lt;url&gt;https://www.fisheries.noaa.gov/species/atlantic-menhaden#commercial&lt;/url&gt;&lt;/related-urls&gt;&lt;/urls&gt;&lt;/record&gt;&lt;/Cite&gt;&lt;/EndNote&gt;</w:instrText>
            </w:r>
            <w:r w:rsidR="00244506">
              <w:rPr>
                <w:rFonts w:ascii="Calibri" w:eastAsia="Times New Roman" w:hAnsi="Calibri" w:cs="Calibri"/>
                <w:color w:val="000000"/>
                <w:lang w:eastAsia="en-GB"/>
              </w:rPr>
              <w:fldChar w:fldCharType="separate"/>
            </w:r>
            <w:r w:rsidR="00244506">
              <w:rPr>
                <w:rFonts w:ascii="Calibri" w:eastAsia="Times New Roman" w:hAnsi="Calibri" w:cs="Calibri"/>
                <w:noProof/>
                <w:color w:val="000000"/>
                <w:lang w:eastAsia="en-GB"/>
              </w:rPr>
              <w:t>(NOAA Fisheries, 2020)</w:t>
            </w:r>
            <w:r w:rsidR="00244506">
              <w:rPr>
                <w:rFonts w:ascii="Calibri" w:eastAsia="Times New Roman" w:hAnsi="Calibri" w:cs="Calibri"/>
                <w:color w:val="000000"/>
                <w:lang w:eastAsia="en-GB"/>
              </w:rPr>
              <w:fldChar w:fldCharType="end"/>
            </w:r>
            <w:r w:rsidR="00C36BC9">
              <w:rPr>
                <w:rFonts w:ascii="Calibri" w:eastAsia="Times New Roman" w:hAnsi="Calibri" w:cs="Calibri"/>
                <w:color w:val="000000"/>
                <w:lang w:eastAsia="en-GB"/>
              </w:rPr>
              <w:t xml:space="preserve">. </w:t>
            </w:r>
            <w:r w:rsidR="009C42BA">
              <w:rPr>
                <w:rFonts w:ascii="Calibri" w:eastAsia="Times New Roman" w:hAnsi="Calibri" w:cs="Calibri"/>
                <w:color w:val="000000"/>
                <w:lang w:eastAsia="en-GB"/>
              </w:rPr>
              <w:t xml:space="preserve"> </w:t>
            </w:r>
          </w:p>
        </w:tc>
        <w:tc>
          <w:tcPr>
            <w:tcW w:w="3686" w:type="dxa"/>
          </w:tcPr>
          <w:p w14:paraId="3C96EAA1" w14:textId="772C733E"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oss of biomass would impact on this service, where the benefits rely on the potential to harvest in sufficient quantities. This service is indirect because the service is directly supplied in different habitats (e.g. coastal) and at different life stages of the relevant species. There is no clear evidence that harvesting of raw materials occurs directly in the open ocean.</w:t>
            </w:r>
          </w:p>
        </w:tc>
        <w:tc>
          <w:tcPr>
            <w:tcW w:w="1195" w:type="dxa"/>
          </w:tcPr>
          <w:p w14:paraId="04B3F9A2" w14:textId="7D7A2053"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use</w:t>
            </w:r>
          </w:p>
        </w:tc>
      </w:tr>
      <w:tr w:rsidR="00EF6538" w:rsidRPr="00285D64" w14:paraId="5D7BBFD5" w14:textId="77777777" w:rsidTr="52CCCAAE">
        <w:trPr>
          <w:trHeight w:val="465"/>
        </w:trPr>
        <w:tc>
          <w:tcPr>
            <w:tcW w:w="1838" w:type="dxa"/>
            <w:shd w:val="clear" w:color="auto" w:fill="FCD5B4"/>
          </w:tcPr>
          <w:p w14:paraId="78DEDFB1" w14:textId="323C5BB9" w:rsidR="00EF6538" w:rsidRDefault="006138C1" w:rsidP="00EF6538">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themeColor="text1"/>
                <w:sz w:val="20"/>
                <w:szCs w:val="20"/>
                <w:lang w:eastAsia="en-GB"/>
              </w:rPr>
              <w:t xml:space="preserve">P: </w:t>
            </w:r>
            <w:r w:rsidR="00EF6538" w:rsidRPr="52CCCAAE">
              <w:rPr>
                <w:rFonts w:ascii="Calibri" w:eastAsia="Times New Roman" w:hAnsi="Calibri" w:cs="Calibri"/>
                <w:b/>
                <w:bCs/>
                <w:color w:val="000000" w:themeColor="text1"/>
                <w:sz w:val="20"/>
                <w:szCs w:val="20"/>
                <w:lang w:eastAsia="en-GB"/>
              </w:rPr>
              <w:t xml:space="preserve">Genetic </w:t>
            </w:r>
            <w:r w:rsidR="00512693" w:rsidRPr="52CCCAAE">
              <w:rPr>
                <w:rFonts w:ascii="Calibri" w:eastAsia="Times New Roman" w:hAnsi="Calibri" w:cs="Calibri"/>
                <w:b/>
                <w:bCs/>
                <w:color w:val="000000" w:themeColor="text1"/>
                <w:sz w:val="20"/>
                <w:szCs w:val="20"/>
                <w:lang w:eastAsia="en-GB"/>
              </w:rPr>
              <w:t>m</w:t>
            </w:r>
            <w:r w:rsidR="00EF6538" w:rsidRPr="52CCCAAE">
              <w:rPr>
                <w:rFonts w:ascii="Calibri" w:eastAsia="Times New Roman" w:hAnsi="Calibri" w:cs="Calibri"/>
                <w:b/>
                <w:bCs/>
                <w:color w:val="000000" w:themeColor="text1"/>
                <w:sz w:val="20"/>
                <w:szCs w:val="20"/>
                <w:lang w:eastAsia="en-GB"/>
              </w:rPr>
              <w:t>aterials</w:t>
            </w:r>
          </w:p>
          <w:p w14:paraId="41907CE3" w14:textId="31BA9EB4" w:rsidR="00EF6538" w:rsidRDefault="28182469"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0DEFEFFD" w14:textId="57B1F82E" w:rsidR="00EF6538" w:rsidRDefault="28182469"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62119D22" w14:textId="7CAB9D2D" w:rsidR="00EF6538" w:rsidRDefault="00EF6538" w:rsidP="52CCCAAE">
            <w:pPr>
              <w:spacing w:after="0" w:line="240" w:lineRule="auto"/>
              <w:rPr>
                <w:rFonts w:ascii="Calibri" w:eastAsia="Times New Roman" w:hAnsi="Calibri" w:cs="Calibri"/>
                <w:color w:val="000000"/>
                <w:highlight w:val="magenta"/>
                <w:u w:val="single"/>
                <w:lang w:eastAsia="en-GB"/>
              </w:rPr>
            </w:pPr>
          </w:p>
        </w:tc>
        <w:tc>
          <w:tcPr>
            <w:tcW w:w="7229" w:type="dxa"/>
            <w:shd w:val="clear" w:color="auto" w:fill="auto"/>
            <w:noWrap/>
          </w:tcPr>
          <w:p w14:paraId="58C602AF" w14:textId="0BE0B19A" w:rsidR="00EF6538" w:rsidRPr="00FE5444" w:rsidRDefault="046BF92D" w:rsidP="00EF6538">
            <w:pPr>
              <w:spacing w:after="0" w:line="240" w:lineRule="auto"/>
              <w:rPr>
                <w:rFonts w:ascii="Calibri" w:eastAsia="Times New Roman" w:hAnsi="Calibri" w:cs="Calibri"/>
                <w:color w:val="000000"/>
                <w:lang w:eastAsia="en-GB"/>
              </w:rPr>
            </w:pPr>
            <w:r>
              <w:t>T</w:t>
            </w:r>
            <w:r w:rsidR="00EF6538">
              <w:t>he neuston ha</w:t>
            </w:r>
            <w:r w:rsidR="2DDA7258">
              <w:t>s</w:t>
            </w:r>
            <w:r w:rsidR="00EF6538">
              <w:t xml:space="preserve"> a number of potential applications across a range of industries, through isolating properties that can later be reproduced under artificial conditions (</w:t>
            </w:r>
            <w:r w:rsidR="00EF6538" w:rsidRPr="52CCCAAE">
              <w:rPr>
                <w:i/>
                <w:iCs/>
              </w:rPr>
              <w:t>Genetic materials</w:t>
            </w:r>
            <w:r w:rsidR="00EF6538">
              <w:t xml:space="preserve">). The blue pigment characteristic of many of the neuston is a type of astaxanthin protein </w:t>
            </w:r>
            <w:r w:rsidR="00EF6538">
              <w:fldChar w:fldCharType="begin"/>
            </w:r>
            <w:r w:rsidR="00C23050">
              <w:instrText xml:space="preserve"> ADDIN EN.CITE &lt;EndNote&gt;&lt;Cite&gt;&lt;Author&gt;Zagalsky&lt;/Author&gt;&lt;Year&gt;1977&lt;/Year&gt;&lt;RecNum&gt;379&lt;/RecNum&gt;&lt;DisplayText&gt;(Zagalsky and Herring, 1977)&lt;/DisplayText&gt;&lt;record&gt;&lt;rec-number&gt;379&lt;/rec-number&gt;&lt;foreign-keys&gt;&lt;key app="EN" db-id="w0ex2p09bat9f6et2a7vaeabsa9z2dtdpfd0" timestamp="1594631266"&gt;379&lt;/key&gt;&lt;/foreign-keys&gt;&lt;ref-type name="Journal Article"&gt;17&lt;/ref-type&gt;&lt;contributors&gt;&lt;authors&gt;&lt;author&gt;Zagalsky, P.F.&lt;/author&gt;&lt;author&gt;Herring, P.J.&lt;/author&gt;&lt;/authors&gt;&lt;/contributors&gt;&lt;titles&gt;&lt;title&gt;Studies of the blue astaxanthin-proteins of Velella velella (coelenterata: chondrophora)&lt;/title&gt;&lt;secondary-title&gt;Philosophical Transactions of the Royal Society B&lt;/secondary-title&gt;&lt;/titles&gt;&lt;periodical&gt;&lt;full-title&gt;Philosophical Transactions of the Royal Society B&lt;/full-title&gt;&lt;/periodical&gt;&lt;volume&gt;279&lt;/volume&gt;&lt;dates&gt;&lt;year&gt;1977&lt;/year&gt;&lt;/dates&gt;&lt;urls&gt;&lt;/urls&gt;&lt;/record&gt;&lt;/Cite&gt;&lt;/EndNote&gt;</w:instrText>
            </w:r>
            <w:r w:rsidR="00EF6538">
              <w:fldChar w:fldCharType="separate"/>
            </w:r>
            <w:r w:rsidR="00EF6538" w:rsidRPr="52CCCAAE">
              <w:rPr>
                <w:noProof/>
              </w:rPr>
              <w:t>(Zagalsky and Herring, 1977)</w:t>
            </w:r>
            <w:r w:rsidR="00EF6538">
              <w:fldChar w:fldCharType="end"/>
            </w:r>
            <w:r w:rsidR="00EF6538">
              <w:t xml:space="preserve">; this protein has a multitude of uses for aquaculture (for health and marketability of fish), and human health benefits when taken as a supplement </w:t>
            </w:r>
            <w:r w:rsidR="00EF6538">
              <w:fldChar w:fldCharType="begin"/>
            </w:r>
            <w:r w:rsidR="00C23050">
              <w:instrText xml:space="preserve"> ADDIN EN.CITE &lt;EndNote&gt;&lt;Cite&gt;&lt;Author&gt;Higuera-Ciapara&lt;/Author&gt;&lt;Year&gt;2006&lt;/Year&gt;&lt;RecNum&gt;380&lt;/RecNum&gt;&lt;DisplayText&gt;(Higuera-Ciapara et al., 2006)&lt;/DisplayText&gt;&lt;record&gt;&lt;rec-number&gt;380&lt;/rec-number&gt;&lt;foreign-keys&gt;&lt;key app="EN" db-id="w0ex2p09bat9f6et2a7vaeabsa9z2dtdpfd0" timestamp="1594631266"&gt;380&lt;/key&gt;&lt;/foreign-keys&gt;&lt;ref-type name="Journal Article"&gt;17&lt;/ref-type&gt;&lt;contributors&gt;&lt;authors&gt;&lt;author&gt;Higuera-Ciapara, I.&lt;/author&gt;&lt;author&gt;Félix-Valenzuela, L.&lt;/author&gt;&lt;author&gt;Goycoolea, F. M.&lt;/author&gt;&lt;/authors&gt;&lt;/contributors&gt;&lt;titles&gt;&lt;title&gt;Astaxanthin: A Review of its Chemistry and Applications&lt;/title&gt;&lt;secondary-title&gt;Critical Reviews in Food Science and Nutrition&lt;/secondary-title&gt;&lt;/titles&gt;&lt;periodical&gt;&lt;full-title&gt;Critical Reviews in Food Science and Nutrition&lt;/full-title&gt;&lt;/periodical&gt;&lt;pages&gt;185-196&lt;/pages&gt;&lt;volume&gt;46&lt;/volume&gt;&lt;number&gt;2&lt;/number&gt;&lt;dates&gt;&lt;year&gt;2006&lt;/year&gt;&lt;pub-dates&gt;&lt;date&gt;2006/03/01&lt;/date&gt;&lt;/pub-dates&gt;&lt;/dates&gt;&lt;publisher&gt;Taylor &amp;amp; Francis&lt;/publisher&gt;&lt;isbn&gt;1040-8398&lt;/isbn&gt;&lt;urls&gt;&lt;related-urls&gt;&lt;url&gt;https://doi.org/10.1080/10408690590957188&lt;/url&gt;&lt;/related-urls&gt;&lt;/urls&gt;&lt;electronic-resource-num&gt;10.1080/10408690590957188&lt;/electronic-resource-num&gt;&lt;/record&gt;&lt;/Cite&gt;&lt;/EndNote&gt;</w:instrText>
            </w:r>
            <w:r w:rsidR="00EF6538">
              <w:fldChar w:fldCharType="separate"/>
            </w:r>
            <w:r w:rsidR="00EF6538" w:rsidRPr="52CCCAAE">
              <w:rPr>
                <w:noProof/>
              </w:rPr>
              <w:t>(Higuera-Ciapara et al., 2006)</w:t>
            </w:r>
            <w:r w:rsidR="00EF6538">
              <w:fldChar w:fldCharType="end"/>
            </w:r>
            <w:r w:rsidR="00EF6538">
              <w:t>.</w:t>
            </w:r>
            <w:r w:rsidR="00EF6538" w:rsidRPr="52CCCAAE">
              <w:rPr>
                <w:rFonts w:ascii="Calibri" w:eastAsia="Times New Roman" w:hAnsi="Calibri" w:cs="Calibri"/>
                <w:color w:val="000000" w:themeColor="text1"/>
                <w:lang w:eastAsia="en-GB"/>
              </w:rPr>
              <w:t xml:space="preserve"> Extracts from neuston animals has also been found to have antioxidant activity </w:t>
            </w:r>
            <w:r w:rsidR="00EF6538"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Brekhman&lt;/Author&gt;&lt;Year&gt;1981&lt;/Year&gt;&lt;RecNum&gt;397&lt;/RecNum&gt;&lt;DisplayText&gt;(Brekhman et al., 1981)&lt;/DisplayText&gt;&lt;record&gt;&lt;rec-number&gt;397&lt;/rec-number&gt;&lt;foreign-keys&gt;&lt;key app="EN" db-id="w0ex2p09bat9f6et2a7vaeabsa9z2dtdpfd0" timestamp="1594644127"&gt;397&lt;/key&gt;&lt;/foreign-keys&gt;&lt;ref-type name="Journal Article"&gt;17&lt;/ref-type&gt;&lt;contributors&gt;&lt;authors&gt;&lt;author&gt;Brekhman, I. I.&lt;/author&gt;&lt;author&gt;Golotin, V. G.&lt;/author&gt;&lt;author&gt;Gonenko, V. A.&lt;/author&gt;&lt;author&gt;Molokova, L. P.&lt;/author&gt;&lt;author&gt;Khasina, E. I.&lt;/author&gt;&lt;/authors&gt;&lt;/contributors&gt;&lt;titles&gt;&lt;title&gt;Antioxidant activity of neuston and plankton extracts from vostok bay, sea of Japan&lt;/title&gt;&lt;secondary-title&gt;Comparative Biochemistry and Physiology Part B: Comparative Biochemistry&lt;/secondary-title&gt;&lt;/titles&gt;&lt;periodical&gt;&lt;full-title&gt;Comparative Biochemistry and Physiology Part B: Comparative Biochemistry&lt;/full-title&gt;&lt;/periodical&gt;&lt;pages&gt;381-383&lt;/pages&gt;&lt;volume&gt;70&lt;/volume&gt;&lt;number&gt;2&lt;/number&gt;&lt;dates&gt;&lt;year&gt;1981&lt;/year&gt;&lt;pub-dates&gt;&lt;date&gt;1981/01/01/&lt;/date&gt;&lt;/pub-dates&gt;&lt;/dates&gt;&lt;isbn&gt;0305-0491&lt;/isbn&gt;&lt;urls&gt;&lt;related-urls&gt;&lt;url&gt;http://www.sciencedirect.com/science/article/pii/0305049181900614&lt;/url&gt;&lt;/related-urls&gt;&lt;/urls&gt;&lt;electronic-resource-num&gt;https://doi.org/10.1016/0305-0491(81)90061-4&lt;/electronic-resource-num&gt;&lt;/record&gt;&lt;/Cite&gt;&lt;/EndNote&gt;</w:instrText>
            </w:r>
            <w:r w:rsidR="00EF6538" w:rsidRPr="52CCCAAE">
              <w:rPr>
                <w:rFonts w:ascii="Calibri" w:eastAsia="Times New Roman" w:hAnsi="Calibri" w:cs="Calibri"/>
                <w:color w:val="000000" w:themeColor="text1"/>
                <w:lang w:eastAsia="en-GB"/>
              </w:rPr>
              <w:fldChar w:fldCharType="separate"/>
            </w:r>
            <w:r w:rsidR="00EF6538" w:rsidRPr="52CCCAAE">
              <w:rPr>
                <w:rFonts w:ascii="Calibri" w:eastAsia="Times New Roman" w:hAnsi="Calibri" w:cs="Calibri"/>
                <w:noProof/>
                <w:color w:val="000000" w:themeColor="text1"/>
                <w:lang w:eastAsia="en-GB"/>
              </w:rPr>
              <w:t>(Brekhman et al., 1981)</w:t>
            </w:r>
            <w:r w:rsidR="00EF6538" w:rsidRPr="52CCCAAE">
              <w:rPr>
                <w:rFonts w:ascii="Calibri" w:eastAsia="Times New Roman" w:hAnsi="Calibri" w:cs="Calibri"/>
                <w:color w:val="000000" w:themeColor="text1"/>
                <w:lang w:eastAsia="en-GB"/>
              </w:rPr>
              <w:fldChar w:fldCharType="end"/>
            </w:r>
            <w:r w:rsidR="00EF6538" w:rsidRPr="52CCCAAE">
              <w:rPr>
                <w:rFonts w:ascii="Calibri" w:eastAsia="Times New Roman" w:hAnsi="Calibri" w:cs="Calibri"/>
                <w:color w:val="000000" w:themeColor="text1"/>
                <w:lang w:eastAsia="en-GB"/>
              </w:rPr>
              <w:t xml:space="preserve">. In addition, the microbiome associated with neuston is known to have potential uses for biotechnology, such as for medical and industrial uses. For example, the bacteria </w:t>
            </w:r>
            <w:proofErr w:type="spellStart"/>
            <w:r w:rsidR="00EF6538" w:rsidRPr="52CCCAAE">
              <w:rPr>
                <w:rFonts w:ascii="Calibri" w:eastAsia="Times New Roman" w:hAnsi="Calibri" w:cs="Calibri"/>
                <w:i/>
                <w:iCs/>
                <w:color w:val="000000" w:themeColor="text1"/>
                <w:lang w:eastAsia="en-GB"/>
              </w:rPr>
              <w:t>Alteromonas</w:t>
            </w:r>
            <w:proofErr w:type="spellEnd"/>
            <w:r w:rsidR="00EF6538" w:rsidRPr="52CCCAAE">
              <w:rPr>
                <w:rFonts w:ascii="Calibri" w:eastAsia="Times New Roman" w:hAnsi="Calibri" w:cs="Calibri"/>
                <w:color w:val="000000" w:themeColor="text1"/>
                <w:lang w:eastAsia="en-GB"/>
              </w:rPr>
              <w:t xml:space="preserve"> sp., which is associated with neuston, has antibiotic properties against pathogens of fish, molluscs and crustaceans, thus has potential applications in the aquaculture sector </w:t>
            </w:r>
            <w:r w:rsidR="00EF6538"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León&lt;/Author&gt;&lt;Year&gt;2005&lt;/Year&gt;&lt;RecNum&gt;399&lt;/RecNum&gt;&lt;DisplayText&gt;(León et al., 2005)&lt;/DisplayText&gt;&lt;record&gt;&lt;rec-number&gt;399&lt;/rec-number&gt;&lt;foreign-keys&gt;&lt;key app="EN" db-id="w0ex2p09bat9f6et2a7vaeabsa9z2dtdpfd0" timestamp="1594644271"&gt;399&lt;/key&gt;&lt;/foreign-keys&gt;&lt;ref-type name="Journal Article"&gt;17&lt;/ref-type&gt;&lt;contributors&gt;&lt;authors&gt;&lt;author&gt;León, J.&lt;/author&gt;&lt;author&gt;Tapia, G.&lt;/author&gt;&lt;author&gt;Avalos, R.&lt;/author&gt;&lt;/authors&gt;&lt;/contributors&gt;&lt;titles&gt;&lt;title&gt;Partial purification and characterization of an antimicrobial substance produced by a marine Alteromonas sp&lt;/title&gt;&lt;secondary-title&gt;Revista Peruana de Biologia&lt;/secondary-title&gt;&lt;/titles&gt;&lt;periodical&gt;&lt;full-title&gt;Revista Peruana de Biologia&lt;/full-title&gt;&lt;/periodical&gt;&lt;pages&gt;359-368&lt;/pages&gt;&lt;volume&gt;12&lt;/volume&gt;&lt;dates&gt;&lt;year&gt;2005&lt;/year&gt;&lt;pub-dates&gt;&lt;date&gt;01/01&lt;/date&gt;&lt;/pub-dates&gt;&lt;/dates&gt;&lt;urls&gt;&lt;/urls&gt;&lt;/record&gt;&lt;/Cite&gt;&lt;/EndNote&gt;</w:instrText>
            </w:r>
            <w:r w:rsidR="00EF6538" w:rsidRPr="52CCCAAE">
              <w:rPr>
                <w:rFonts w:ascii="Calibri" w:eastAsia="Times New Roman" w:hAnsi="Calibri" w:cs="Calibri"/>
                <w:color w:val="000000" w:themeColor="text1"/>
                <w:lang w:eastAsia="en-GB"/>
              </w:rPr>
              <w:fldChar w:fldCharType="separate"/>
            </w:r>
            <w:r w:rsidR="00EF6538" w:rsidRPr="52CCCAAE">
              <w:rPr>
                <w:rFonts w:ascii="Calibri" w:eastAsia="Times New Roman" w:hAnsi="Calibri" w:cs="Calibri"/>
                <w:noProof/>
                <w:color w:val="000000" w:themeColor="text1"/>
                <w:lang w:eastAsia="en-GB"/>
              </w:rPr>
              <w:t>(León et al., 2005)</w:t>
            </w:r>
            <w:r w:rsidR="00EF6538" w:rsidRPr="52CCCAAE">
              <w:rPr>
                <w:rFonts w:ascii="Calibri" w:eastAsia="Times New Roman" w:hAnsi="Calibri" w:cs="Calibri"/>
                <w:color w:val="000000" w:themeColor="text1"/>
                <w:lang w:eastAsia="en-GB"/>
              </w:rPr>
              <w:fldChar w:fldCharType="end"/>
            </w:r>
            <w:r w:rsidR="00EF6538" w:rsidRPr="52CCCAAE">
              <w:rPr>
                <w:rFonts w:ascii="Calibri" w:eastAsia="Times New Roman" w:hAnsi="Calibri" w:cs="Calibri"/>
                <w:color w:val="000000" w:themeColor="text1"/>
                <w:lang w:eastAsia="en-GB"/>
              </w:rPr>
              <w:t xml:space="preserve">. </w:t>
            </w:r>
          </w:p>
        </w:tc>
        <w:tc>
          <w:tcPr>
            <w:tcW w:w="3686" w:type="dxa"/>
          </w:tcPr>
          <w:p w14:paraId="3F61CB8A" w14:textId="705343D0"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Loss of species richness would impact on the </w:t>
            </w:r>
            <w:r w:rsidRPr="00526041">
              <w:rPr>
                <w:rFonts w:ascii="Calibri" w:eastAsia="Times New Roman" w:hAnsi="Calibri" w:cs="Calibri"/>
                <w:i/>
                <w:color w:val="000000"/>
                <w:lang w:eastAsia="en-GB"/>
              </w:rPr>
              <w:t>Genetic materials</w:t>
            </w:r>
            <w:r>
              <w:rPr>
                <w:rFonts w:ascii="Calibri" w:eastAsia="Times New Roman" w:hAnsi="Calibri" w:cs="Calibri"/>
                <w:color w:val="000000"/>
                <w:lang w:eastAsia="en-GB"/>
              </w:rPr>
              <w:t xml:space="preserve"> service, where the benefits rely on the potential to </w:t>
            </w:r>
            <w:proofErr w:type="spellStart"/>
            <w:r>
              <w:rPr>
                <w:rFonts w:ascii="Calibri" w:eastAsia="Times New Roman" w:hAnsi="Calibri" w:cs="Calibri"/>
                <w:color w:val="000000"/>
                <w:lang w:eastAsia="en-GB"/>
              </w:rPr>
              <w:t>bioprospect</w:t>
            </w:r>
            <w:proofErr w:type="spellEnd"/>
            <w:r>
              <w:rPr>
                <w:rFonts w:ascii="Calibri" w:eastAsia="Times New Roman" w:hAnsi="Calibri" w:cs="Calibri"/>
                <w:color w:val="000000"/>
                <w:lang w:eastAsia="en-GB"/>
              </w:rPr>
              <w:t xml:space="preserve"> and extract properties once (that can then be re-produced in artificial conditions), as greater species diversity is likely to lead to a greater range of properties that can have potentially important uses. Losses to species that we do not know of yet, or that we know little about is particularly pertinent to this service, as we will lose any future potential genetic or raw material value.</w:t>
            </w:r>
          </w:p>
        </w:tc>
        <w:tc>
          <w:tcPr>
            <w:tcW w:w="1195" w:type="dxa"/>
          </w:tcPr>
          <w:p w14:paraId="25CA506A" w14:textId="22D25369"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otential use</w:t>
            </w:r>
          </w:p>
        </w:tc>
      </w:tr>
      <w:tr w:rsidR="00EF6538" w:rsidRPr="00285D64" w14:paraId="706C69DD" w14:textId="44F6CCAD" w:rsidTr="007A7D87">
        <w:trPr>
          <w:trHeight w:val="1140"/>
        </w:trPr>
        <w:tc>
          <w:tcPr>
            <w:tcW w:w="1838" w:type="dxa"/>
            <w:shd w:val="clear" w:color="auto" w:fill="FFE599" w:themeFill="accent4" w:themeFillTint="66"/>
            <w:hideMark/>
          </w:tcPr>
          <w:p w14:paraId="223F1760" w14:textId="7501950B"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lastRenderedPageBreak/>
              <w:t xml:space="preserve">R&amp;M: Waste and </w:t>
            </w:r>
            <w:r w:rsidR="00512693" w:rsidRPr="52CCCAAE">
              <w:rPr>
                <w:rFonts w:ascii="Calibri" w:eastAsia="Times New Roman" w:hAnsi="Calibri" w:cs="Calibri"/>
                <w:b/>
                <w:bCs/>
                <w:color w:val="000000" w:themeColor="text1"/>
                <w:sz w:val="20"/>
                <w:szCs w:val="20"/>
                <w:lang w:eastAsia="en-GB"/>
              </w:rPr>
              <w:t>t</w:t>
            </w:r>
            <w:r w:rsidRPr="52CCCAAE">
              <w:rPr>
                <w:rFonts w:ascii="Calibri" w:eastAsia="Times New Roman" w:hAnsi="Calibri" w:cs="Calibri"/>
                <w:b/>
                <w:bCs/>
                <w:color w:val="000000" w:themeColor="text1"/>
                <w:sz w:val="20"/>
                <w:szCs w:val="20"/>
                <w:lang w:eastAsia="en-GB"/>
              </w:rPr>
              <w:t xml:space="preserve">oxicant </w:t>
            </w:r>
            <w:r w:rsidR="00512693" w:rsidRPr="52CCCAAE">
              <w:rPr>
                <w:rFonts w:ascii="Calibri" w:eastAsia="Times New Roman" w:hAnsi="Calibri" w:cs="Calibri"/>
                <w:b/>
                <w:bCs/>
                <w:color w:val="000000" w:themeColor="text1"/>
                <w:sz w:val="20"/>
                <w:szCs w:val="20"/>
                <w:lang w:eastAsia="en-GB"/>
              </w:rPr>
              <w:t>t</w:t>
            </w:r>
            <w:r w:rsidRPr="52CCCAAE">
              <w:rPr>
                <w:rFonts w:ascii="Calibri" w:eastAsia="Times New Roman" w:hAnsi="Calibri" w:cs="Calibri"/>
                <w:b/>
                <w:bCs/>
                <w:color w:val="000000" w:themeColor="text1"/>
                <w:sz w:val="20"/>
                <w:szCs w:val="20"/>
                <w:lang w:eastAsia="en-GB"/>
              </w:rPr>
              <w:t xml:space="preserve">reatment </w:t>
            </w:r>
          </w:p>
          <w:p w14:paraId="0E2661AC" w14:textId="31BA9EB4" w:rsidR="00EF6538" w:rsidRPr="00285D64" w:rsidRDefault="7C5332EC"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723DCE21" w14:textId="2A076659" w:rsidR="00EF6538" w:rsidRPr="00285D64" w:rsidRDefault="7C5332EC"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50785FD0" w14:textId="3144600B"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350087F4" w14:textId="6DCFF7F0"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 suspension, boring, detritus and scavenging modes of feeding amongst the neuston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Thiel&lt;/Author&gt;&lt;Year&gt;2005&lt;/Year&gt;&lt;RecNum&gt;378&lt;/RecNum&gt;&lt;DisplayText&gt;(Thiel and Gutow, 2005)&lt;/DisplayText&gt;&lt;record&gt;&lt;rec-number&gt;378&lt;/rec-number&gt;&lt;foreign-keys&gt;&lt;key app="EN" db-id="w0ex2p09bat9f6et2a7vaeabsa9z2dtdpfd0" timestamp="1594631266"&gt;378&lt;/key&gt;&lt;/foreign-keys&gt;&lt;ref-type name="Journal Article"&gt;17&lt;/ref-type&gt;&lt;contributors&gt;&lt;authors&gt;&lt;author&gt;Thiel, M.&lt;/author&gt;&lt;author&gt;Gutow, L.&lt;/author&gt;&lt;/authors&gt;&lt;/contributors&gt;&lt;titles&gt;&lt;title&gt;The ecology of rafting in the marine environment. II. The rafting organisms and community.&lt;/title&gt;&lt;secondary-title&gt;Oceanography and Marine Biology: An Annual Review&lt;/secondary-title&gt;&lt;/titles&gt;&lt;periodical&gt;&lt;full-title&gt;Oceanography and Marine Biology: An Annual Review&lt;/full-title&gt;&lt;/periodical&gt;&lt;pages&gt;279-418&lt;/pages&gt;&lt;volume&gt;43&lt;/volume&gt;&lt;dates&gt;&lt;year&gt;2005&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Thiel and Gutow, 2005)</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mean that they have good capacity to breakdown, remove and bioremediate organic and other waste from the surface of the ocean. In addition, macroalgae can treat waste through phytodegradation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Susarla&lt;/Author&gt;&lt;Year&gt;2002&lt;/Year&gt;&lt;RecNum&gt;409&lt;/RecNum&gt;&lt;DisplayText&gt;(Susarla et al., 2002)&lt;/DisplayText&gt;&lt;record&gt;&lt;rec-number&gt;409&lt;/rec-number&gt;&lt;foreign-keys&gt;&lt;key app="EN" db-id="w0ex2p09bat9f6et2a7vaeabsa9z2dtdpfd0" timestamp="1594722381"&gt;409&lt;/key&gt;&lt;/foreign-keys&gt;&lt;ref-type name="Journal Article"&gt;17&lt;/ref-type&gt;&lt;contributors&gt;&lt;authors&gt;&lt;author&gt;Susarla, Sridhar&lt;/author&gt;&lt;author&gt;Medina, Victor F.&lt;/author&gt;&lt;author&gt;McCutcheon, Steven C.&lt;/author&gt;&lt;/authors&gt;&lt;/contributors&gt;&lt;titles&gt;&lt;title&gt;Phytoremediation: An ecological solution to organic chemical contamination&lt;/title&gt;&lt;secondary-title&gt;Ecological Engineering&lt;/secondary-title&gt;&lt;/titles&gt;&lt;periodical&gt;&lt;full-title&gt;Ecological Engineering&lt;/full-title&gt;&lt;/periodical&gt;&lt;pages&gt;647-658&lt;/pages&gt;&lt;volume&gt;18&lt;/volume&gt;&lt;number&gt;5&lt;/number&gt;&lt;keywords&gt;&lt;keyword&gt;Chlorinated solvents&lt;/keyword&gt;&lt;keyword&gt;Pesticides&lt;/keyword&gt;&lt;keyword&gt;Plants&lt;/keyword&gt;&lt;keyword&gt;Phytodegradation&lt;/keyword&gt;&lt;keyword&gt;Phytoremediation&lt;/keyword&gt;&lt;keyword&gt;Rhizofiltration&lt;/keyword&gt;&lt;keyword&gt;TNT&lt;/keyword&gt;&lt;/keywords&gt;&lt;dates&gt;&lt;year&gt;2002&lt;/year&gt;&lt;pub-dates&gt;&lt;date&gt;2002/06/01/&lt;/date&gt;&lt;/pub-dates&gt;&lt;/dates&gt;&lt;isbn&gt;0925-8574&lt;/isbn&gt;&lt;urls&gt;&lt;related-urls&gt;&lt;url&gt;http://www.sciencedirect.com/science/article/pii/S0925857402000265&lt;/url&gt;&lt;/related-urls&gt;&lt;/urls&gt;&lt;electronic-resource-num&gt;https://doi.org/10.1016/S0925-8574(02)00026-5&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Susarla et al., 200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p>
        </w:tc>
        <w:tc>
          <w:tcPr>
            <w:tcW w:w="3686" w:type="dxa"/>
            <w:shd w:val="clear" w:color="auto" w:fill="auto"/>
          </w:tcPr>
          <w:p w14:paraId="260DF4C2" w14:textId="51D25CFE"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osses to biomass and abundance are likely to be the most important factors in impacting the supply of this service.</w:t>
            </w:r>
          </w:p>
        </w:tc>
        <w:tc>
          <w:tcPr>
            <w:tcW w:w="1195" w:type="dxa"/>
          </w:tcPr>
          <w:p w14:paraId="4B16E8AE" w14:textId="542D86FF"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4AF55493" w14:textId="77777777" w:rsidTr="007A7D87">
        <w:trPr>
          <w:trHeight w:val="1140"/>
        </w:trPr>
        <w:tc>
          <w:tcPr>
            <w:tcW w:w="1838" w:type="dxa"/>
            <w:shd w:val="clear" w:color="auto" w:fill="FFE599" w:themeFill="accent4" w:themeFillTint="66"/>
          </w:tcPr>
          <w:p w14:paraId="30098817" w14:textId="2D0F2A79"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 xml:space="preserve">R&amp;M: Waste and </w:t>
            </w:r>
            <w:r w:rsidR="00512693" w:rsidRPr="52CCCAAE">
              <w:rPr>
                <w:rFonts w:ascii="Calibri" w:eastAsia="Times New Roman" w:hAnsi="Calibri" w:cs="Calibri"/>
                <w:b/>
                <w:bCs/>
                <w:color w:val="000000" w:themeColor="text1"/>
                <w:sz w:val="20"/>
                <w:szCs w:val="20"/>
                <w:lang w:eastAsia="en-GB"/>
              </w:rPr>
              <w:t>t</w:t>
            </w:r>
            <w:r w:rsidRPr="52CCCAAE">
              <w:rPr>
                <w:rFonts w:ascii="Calibri" w:eastAsia="Times New Roman" w:hAnsi="Calibri" w:cs="Calibri"/>
                <w:b/>
                <w:bCs/>
                <w:color w:val="000000" w:themeColor="text1"/>
                <w:sz w:val="20"/>
                <w:szCs w:val="20"/>
                <w:lang w:eastAsia="en-GB"/>
              </w:rPr>
              <w:t xml:space="preserve">oxicant </w:t>
            </w:r>
            <w:r w:rsidR="00512693" w:rsidRPr="52CCCAAE">
              <w:rPr>
                <w:rFonts w:ascii="Calibri" w:eastAsia="Times New Roman" w:hAnsi="Calibri" w:cs="Calibri"/>
                <w:b/>
                <w:bCs/>
                <w:color w:val="000000" w:themeColor="text1"/>
                <w:sz w:val="20"/>
                <w:szCs w:val="20"/>
                <w:lang w:eastAsia="en-GB"/>
              </w:rPr>
              <w:t>r</w:t>
            </w:r>
            <w:r w:rsidRPr="52CCCAAE">
              <w:rPr>
                <w:rFonts w:ascii="Calibri" w:eastAsia="Times New Roman" w:hAnsi="Calibri" w:cs="Calibri"/>
                <w:b/>
                <w:bCs/>
                <w:color w:val="000000" w:themeColor="text1"/>
                <w:sz w:val="20"/>
                <w:szCs w:val="20"/>
                <w:lang w:eastAsia="en-GB"/>
              </w:rPr>
              <w:t xml:space="preserve">emoval and </w:t>
            </w:r>
            <w:r w:rsidR="00512693" w:rsidRPr="52CCCAAE">
              <w:rPr>
                <w:rFonts w:ascii="Calibri" w:eastAsia="Times New Roman" w:hAnsi="Calibri" w:cs="Calibri"/>
                <w:b/>
                <w:bCs/>
                <w:color w:val="000000" w:themeColor="text1"/>
                <w:sz w:val="20"/>
                <w:szCs w:val="20"/>
                <w:lang w:eastAsia="en-GB"/>
              </w:rPr>
              <w:t>s</w:t>
            </w:r>
            <w:r w:rsidRPr="52CCCAAE">
              <w:rPr>
                <w:rFonts w:ascii="Calibri" w:eastAsia="Times New Roman" w:hAnsi="Calibri" w:cs="Calibri"/>
                <w:b/>
                <w:bCs/>
                <w:color w:val="000000" w:themeColor="text1"/>
                <w:sz w:val="20"/>
                <w:szCs w:val="20"/>
                <w:lang w:eastAsia="en-GB"/>
              </w:rPr>
              <w:t>torage</w:t>
            </w:r>
          </w:p>
          <w:p w14:paraId="7919FE2F" w14:textId="31BA9EB4" w:rsidR="00EF6538" w:rsidRPr="004D206D" w:rsidRDefault="5D64A8F7"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496A5CC1" w14:textId="64CBA710" w:rsidR="00EF6538" w:rsidRPr="004D206D" w:rsidRDefault="5D64A8F7" w:rsidP="52CCCAAE">
            <w:pPr>
              <w:spacing w:after="0" w:line="240" w:lineRule="auto"/>
              <w:rPr>
                <w:rFonts w:ascii="Calibri" w:eastAsia="Times New Roman" w:hAnsi="Calibri" w:cs="Calibri"/>
                <w:i/>
                <w:iCs/>
                <w:color w:val="000000"/>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tc>
        <w:tc>
          <w:tcPr>
            <w:tcW w:w="7229" w:type="dxa"/>
            <w:shd w:val="clear" w:color="auto" w:fill="auto"/>
            <w:noWrap/>
          </w:tcPr>
          <w:p w14:paraId="10753793" w14:textId="0F0667C9"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ll invertebrates can store hazardous substances in their body tissue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Martincié&lt;/Author&gt;&lt;Year&gt;1984&lt;/Year&gt;&lt;RecNum&gt;372&lt;/RecNum&gt;&lt;DisplayText&gt;(Martincié et al., 1984)&lt;/DisplayText&gt;&lt;record&gt;&lt;rec-number&gt;372&lt;/rec-number&gt;&lt;foreign-keys&gt;&lt;key app="EN" db-id="w0ex2p09bat9f6et2a7vaeabsa9z2dtdpfd0" timestamp="0"&gt;372&lt;/key&gt;&lt;/foreign-keys&gt;&lt;ref-type name="Journal Article"&gt;17&lt;/ref-type&gt;&lt;contributors&gt;&lt;authors&gt;&lt;author&gt;Martincié, D.&lt;/author&gt;&lt;author&gt;Nürnberg, H.W.&lt;/author&gt;&lt;author&gt;Stoeppler, M.&lt;/author&gt;&lt;author&gt;Branica, M.&lt;/author&gt;&lt;/authors&gt;&lt;/contributors&gt;&lt;titles&gt;&lt;title&gt;Bioaccumulation of heavy metals by bivalves from Lim Fjord (North Adriatic Sea)&lt;/title&gt;&lt;secondary-title&gt;Marine Biology&lt;/secondary-title&gt;&lt;/titles&gt;&lt;periodical&gt;&lt;full-title&gt;Marine Biology&lt;/full-title&gt;&lt;/periodical&gt;&lt;pages&gt;177-188&lt;/pages&gt;&lt;volume&gt;81&lt;/volume&gt;&lt;number&gt;2&lt;/number&gt;&lt;dates&gt;&lt;year&gt;1984&lt;/year&gt;&lt;pub-dates&gt;&lt;date&gt;August 01&lt;/date&gt;&lt;/pub-dates&gt;&lt;/dates&gt;&lt;isbn&gt;1432-1793&lt;/isbn&gt;&lt;label&gt;Martincié1984&lt;/label&gt;&lt;work-type&gt;journal article&lt;/work-type&gt;&lt;urls&gt;&lt;related-urls&gt;&lt;url&gt;https://doi.org/10.1007/BF00393116&lt;/url&gt;&lt;/related-urls&gt;&lt;/urls&gt;&lt;electronic-resource-num&gt;10.1007/bf00393116&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Martincié et al., 1984)</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Neuston are known to store mercury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Buckman&lt;/Author&gt;&lt;Year&gt;2018&lt;/Year&gt;&lt;RecNum&gt;374&lt;/RecNum&gt;&lt;DisplayText&gt;(Buckman et al., 2018)&lt;/DisplayText&gt;&lt;record&gt;&lt;rec-number&gt;374&lt;/rec-number&gt;&lt;foreign-keys&gt;&lt;key app="EN" db-id="w0ex2p09bat9f6et2a7vaeabsa9z2dtdpfd0" timestamp="1593686177"&gt;374&lt;/key&gt;&lt;/foreign-keys&gt;&lt;ref-type name="Journal Article"&gt;17&lt;/ref-type&gt;&lt;contributors&gt;&lt;authors&gt;&lt;author&gt;Buckman, Kate L.&lt;/author&gt;&lt;author&gt;Lane, Oksana&lt;/author&gt;&lt;author&gt;Kotnik, Jože&lt;/author&gt;&lt;author&gt;Bratkic, Arne&lt;/author&gt;&lt;author&gt;Sprovieri, Francesca&lt;/author&gt;&lt;author&gt;Horvat, Milena&lt;/author&gt;&lt;author&gt;Pirrone, Nicola&lt;/author&gt;&lt;author&gt;Evers, David C.&lt;/author&gt;&lt;author&gt;Chen, Celia Y.&lt;/author&gt;&lt;/authors&gt;&lt;/contributors&gt;&lt;titles&gt;&lt;title&gt;Spatial and taxonomic variation of mercury concentration in low trophic level fauna from the Mediterranean Sea&lt;/title&gt;&lt;secondary-title&gt;Ecotoxicology&lt;/secondary-title&gt;&lt;/titles&gt;&lt;periodical&gt;&lt;full-title&gt;Ecotoxicology&lt;/full-title&gt;&lt;/periodical&gt;&lt;pages&gt;1341-1352&lt;/pages&gt;&lt;volume&gt;27&lt;/volume&gt;&lt;number&gt;10&lt;/number&gt;&lt;dates&gt;&lt;year&gt;2018&lt;/year&gt;&lt;pub-dates&gt;&lt;date&gt;2018/12/01&lt;/date&gt;&lt;/pub-dates&gt;&lt;/dates&gt;&lt;isbn&gt;1573-3017&lt;/isbn&gt;&lt;urls&gt;&lt;related-urls&gt;&lt;url&gt;https://doi.org/10.1007/s10646-018-1986-5&lt;/url&gt;&lt;/related-urls&gt;&lt;/urls&gt;&lt;electronic-resource-num&gt;10.1007/s10646-018-1986-5&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Buckman et al., 2018)</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lead, cadmium and copper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Schulz-Baldes&lt;/Author&gt;&lt;Year&gt;1992&lt;/Year&gt;&lt;RecNum&gt;400&lt;/RecNum&gt;&lt;DisplayText&gt;(Schulz-Baldes, 1992)&lt;/DisplayText&gt;&lt;record&gt;&lt;rec-number&gt;400&lt;/rec-number&gt;&lt;foreign-keys&gt;&lt;key app="EN" db-id="w0ex2p09bat9f6et2a7vaeabsa9z2dtdpfd0" timestamp="1594644718"&gt;400&lt;/key&gt;&lt;/foreign-keys&gt;&lt;ref-type name="Journal Article"&gt;17&lt;/ref-type&gt;&lt;contributors&gt;&lt;authors&gt;&lt;author&gt;Schulz-Baldes, M.&lt;/author&gt;&lt;/authors&gt;&lt;/contributors&gt;&lt;titles&gt;&lt;title&gt;Baseline study on Cd, Cu and Pb concentrations in Atlantic neuston organisms&lt;/title&gt;&lt;secondary-title&gt;Marine Biology&lt;/secondary-title&gt;&lt;/titles&gt;&lt;periodical&gt;&lt;full-title&gt;Marine Biology&lt;/full-title&gt;&lt;/periodical&gt;&lt;pages&gt;211-222&lt;/pages&gt;&lt;volume&gt;112&lt;/volume&gt;&lt;number&gt;2&lt;/number&gt;&lt;dates&gt;&lt;year&gt;1992&lt;/year&gt;&lt;pub-dates&gt;&lt;date&gt;1992/06/01&lt;/date&gt;&lt;/pub-dates&gt;&lt;/dates&gt;&lt;isbn&gt;1432-1793&lt;/isbn&gt;&lt;urls&gt;&lt;related-urls&gt;&lt;url&gt;https://doi.org/10.1007/BF00702464&lt;/url&gt;&lt;/related-urls&gt;&lt;/urls&gt;&lt;electronic-resource-num&gt;10.1007/BF00702464&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Schulz-Baldes, 199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their tissues. This thus removes these substances, which can be hazardous at higher than natural concentrations, from circulation in the ecosystem, while they are alive. As a proportion of the neuston will die, sink and be integrated in the sediment, this can also remove these substances over a longer timescale. Macroalgae, such as sargassum, are also well known to sequester and store toxicants and wastes in their tissue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Sung&lt;/Author&gt;&lt;Year&gt;2013&lt;/Year&gt;&lt;RecNum&gt;410&lt;/RecNum&gt;&lt;DisplayText&gt;(Sung et al., 2013)&lt;/DisplayText&gt;&lt;record&gt;&lt;rec-number&gt;410&lt;/rec-number&gt;&lt;foreign-keys&gt;&lt;key app="EN" db-id="w0ex2p09bat9f6et2a7vaeabsa9z2dtdpfd0" timestamp="1594722508"&gt;410&lt;/key&gt;&lt;/foreign-keys&gt;&lt;ref-type name="Journal Article"&gt;17&lt;/ref-type&gt;&lt;contributors&gt;&lt;authors&gt;&lt;author&gt;Sung, K.&lt;/author&gt;&lt;author&gt;Kim, K.S.&lt;/author&gt;&lt;author&gt;Park, S.&lt;/author&gt;&lt;/authors&gt;&lt;/contributors&gt;&lt;titles&gt;&lt;title&gt;&lt;style face="normal" font="default" size="100%"&gt;Enhancing degradation of total petroleum hydrocarbons and uptake of heavy metals in a wetland microcosm planted with &lt;/style&gt;&lt;style face="italic" font="default" size="100%"&gt;Phragmites communis&lt;/style&gt;&lt;style face="normal" font="default" size="100%"&gt; by humic acids&lt;/style&gt;&lt;/title&gt;&lt;secondary-title&gt;International Journal of Phytoremediation&lt;/secondary-title&gt;&lt;/titles&gt;&lt;periodical&gt;&lt;full-title&gt;International Journal of Phytoremediation&lt;/full-title&gt;&lt;/periodical&gt;&lt;pages&gt;536-549&lt;/pages&gt;&lt;volume&gt;15&lt;/volume&gt;&lt;dates&gt;&lt;year&gt;2013&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Sung et al., 2013)</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w:t>
            </w:r>
          </w:p>
        </w:tc>
        <w:tc>
          <w:tcPr>
            <w:tcW w:w="3686" w:type="dxa"/>
            <w:shd w:val="clear" w:color="auto" w:fill="auto"/>
          </w:tcPr>
          <w:p w14:paraId="7BE1C59C" w14:textId="2D091E0B"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osses to biomass and abundance are likely to be the most important factors in impacting the supply of this service.</w:t>
            </w:r>
          </w:p>
        </w:tc>
        <w:tc>
          <w:tcPr>
            <w:tcW w:w="1195" w:type="dxa"/>
          </w:tcPr>
          <w:p w14:paraId="1F66EF41" w14:textId="41A645EC"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5D0FCBDD" w14:textId="77777777" w:rsidTr="007A7D87">
        <w:trPr>
          <w:trHeight w:val="1140"/>
        </w:trPr>
        <w:tc>
          <w:tcPr>
            <w:tcW w:w="1838" w:type="dxa"/>
            <w:shd w:val="clear" w:color="auto" w:fill="FFE599" w:themeFill="accent4" w:themeFillTint="66"/>
          </w:tcPr>
          <w:p w14:paraId="7F32F747"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R&amp;M: Mediation of smell/ visual impacts</w:t>
            </w:r>
          </w:p>
          <w:p w14:paraId="682BD97F" w14:textId="31BA9EB4" w:rsidR="00EF6538" w:rsidRPr="004D206D" w:rsidRDefault="512FABF0"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404D80AB" w14:textId="4CB8FDA1" w:rsidR="00EF6538" w:rsidRPr="004D206D" w:rsidRDefault="512FABF0"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36F061CA" w14:textId="3A3AFEFF" w:rsidR="00EF6538" w:rsidRPr="004D206D" w:rsidRDefault="00512693"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color w:val="000000" w:themeColor="text1"/>
                <w:u w:val="single"/>
                <w:lang w:eastAsia="en-GB"/>
              </w:rPr>
              <w:t xml:space="preserve"> </w:t>
            </w:r>
          </w:p>
        </w:tc>
        <w:tc>
          <w:tcPr>
            <w:tcW w:w="7229" w:type="dxa"/>
            <w:shd w:val="clear" w:color="auto" w:fill="auto"/>
            <w:noWrap/>
          </w:tcPr>
          <w:p w14:paraId="3EE46058" w14:textId="7DEC5C8D" w:rsidR="00EF6538" w:rsidRDefault="00EF6538" w:rsidP="00EF6538">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 xml:space="preserve">The varied feeding modes of neuston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Thiel&lt;/Author&gt;&lt;Year&gt;2005&lt;/Year&gt;&lt;RecNum&gt;378&lt;/RecNum&gt;&lt;DisplayText&gt;(Thiel and Gutow, 2005)&lt;/DisplayText&gt;&lt;record&gt;&lt;rec-number&gt;378&lt;/rec-number&gt;&lt;foreign-keys&gt;&lt;key app="EN" db-id="w0ex2p09bat9f6et2a7vaeabsa9z2dtdpfd0" timestamp="1594631266"&gt;378&lt;/key&gt;&lt;/foreign-keys&gt;&lt;ref-type name="Journal Article"&gt;17&lt;/ref-type&gt;&lt;contributors&gt;&lt;authors&gt;&lt;author&gt;Thiel, M.&lt;/author&gt;&lt;author&gt;Gutow, L.&lt;/author&gt;&lt;/authors&gt;&lt;/contributors&gt;&lt;titles&gt;&lt;title&gt;The ecology of rafting in the marine environment. II. The rafting organisms and community.&lt;/title&gt;&lt;secondary-title&gt;Oceanography and Marine Biology: An Annual Review&lt;/secondary-title&gt;&lt;/titles&gt;&lt;periodical&gt;&lt;full-title&gt;Oceanography and Marine Biology: An Annual Review&lt;/full-title&gt;&lt;/periodical&gt;&lt;pages&gt;279-418&lt;/pages&gt;&lt;volume&gt;43&lt;/volume&gt;&lt;dates&gt;&lt;year&gt;2005&lt;/year&gt;&lt;/dates&gt;&lt;urls&gt;&lt;/urls&gt;&lt;/record&gt;&lt;/Cite&gt;&lt;/EndNote&gt;</w:instrText>
            </w:r>
            <w:r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Thiel and Gutow, 2005)</w:t>
            </w:r>
            <w:r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are likely to remove wastes and regulate conditions at the ocean surface that could lead to visual or smell impacts in areas that </w:t>
            </w:r>
            <w:r w:rsidR="15AB8DA7" w:rsidRPr="52CCCAAE">
              <w:rPr>
                <w:rFonts w:ascii="Calibri" w:eastAsia="Times New Roman" w:hAnsi="Calibri" w:cs="Calibri"/>
                <w:color w:val="000000" w:themeColor="text1"/>
                <w:lang w:eastAsia="en-GB"/>
              </w:rPr>
              <w:t xml:space="preserve">are </w:t>
            </w:r>
            <w:r w:rsidRPr="52CCCAAE">
              <w:rPr>
                <w:rFonts w:ascii="Calibri" w:eastAsia="Times New Roman" w:hAnsi="Calibri" w:cs="Calibri"/>
                <w:color w:val="000000" w:themeColor="text1"/>
                <w:lang w:eastAsia="en-GB"/>
              </w:rPr>
              <w:t>accessible to people.</w:t>
            </w:r>
          </w:p>
        </w:tc>
        <w:tc>
          <w:tcPr>
            <w:tcW w:w="3686" w:type="dxa"/>
            <w:shd w:val="clear" w:color="auto" w:fill="auto"/>
          </w:tcPr>
          <w:p w14:paraId="5A50E144" w14:textId="0E88B15E"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osses to biomass and abundance are likely to be the most important factors in impacting the supply of this service.</w:t>
            </w:r>
          </w:p>
        </w:tc>
        <w:tc>
          <w:tcPr>
            <w:tcW w:w="1195" w:type="dxa"/>
          </w:tcPr>
          <w:p w14:paraId="6BDECA9D" w14:textId="65C27F35"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7F4BF5CB" w14:textId="77777777" w:rsidTr="007A7D87">
        <w:trPr>
          <w:trHeight w:val="1140"/>
        </w:trPr>
        <w:tc>
          <w:tcPr>
            <w:tcW w:w="1838" w:type="dxa"/>
            <w:shd w:val="clear" w:color="auto" w:fill="FFE599" w:themeFill="accent4" w:themeFillTint="66"/>
          </w:tcPr>
          <w:p w14:paraId="712C87DE" w14:textId="034969A3" w:rsidR="00EF6538" w:rsidRDefault="00EF6538" w:rsidP="00EF6538">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mp;M: Erosion </w:t>
            </w:r>
            <w:r w:rsidR="00512693">
              <w:rPr>
                <w:rFonts w:ascii="Calibri" w:eastAsia="Times New Roman" w:hAnsi="Calibri" w:cs="Calibri"/>
                <w:b/>
                <w:bCs/>
                <w:color w:val="000000"/>
                <w:sz w:val="20"/>
                <w:szCs w:val="20"/>
                <w:lang w:eastAsia="en-GB"/>
              </w:rPr>
              <w:t>p</w:t>
            </w:r>
            <w:r>
              <w:rPr>
                <w:rFonts w:ascii="Calibri" w:eastAsia="Times New Roman" w:hAnsi="Calibri" w:cs="Calibri"/>
                <w:b/>
                <w:bCs/>
                <w:color w:val="000000"/>
                <w:sz w:val="20"/>
                <w:szCs w:val="20"/>
                <w:lang w:eastAsia="en-GB"/>
              </w:rPr>
              <w:t xml:space="preserve">revention and </w:t>
            </w:r>
            <w:r w:rsidR="00512693">
              <w:rPr>
                <w:rFonts w:ascii="Calibri" w:eastAsia="Times New Roman" w:hAnsi="Calibri" w:cs="Calibri"/>
                <w:b/>
                <w:bCs/>
                <w:color w:val="000000"/>
                <w:sz w:val="20"/>
                <w:szCs w:val="20"/>
                <w:lang w:eastAsia="en-GB"/>
              </w:rPr>
              <w:t>s</w:t>
            </w:r>
            <w:r>
              <w:rPr>
                <w:rFonts w:ascii="Calibri" w:eastAsia="Times New Roman" w:hAnsi="Calibri" w:cs="Calibri"/>
                <w:b/>
                <w:bCs/>
                <w:color w:val="000000"/>
                <w:sz w:val="20"/>
                <w:szCs w:val="20"/>
                <w:lang w:eastAsia="en-GB"/>
              </w:rPr>
              <w:t xml:space="preserve">ediment </w:t>
            </w:r>
            <w:r w:rsidR="00512693">
              <w:rPr>
                <w:rFonts w:ascii="Calibri" w:eastAsia="Times New Roman" w:hAnsi="Calibri" w:cs="Calibri"/>
                <w:b/>
                <w:bCs/>
                <w:color w:val="000000"/>
                <w:sz w:val="20"/>
                <w:szCs w:val="20"/>
                <w:lang w:eastAsia="en-GB"/>
              </w:rPr>
              <w:t>r</w:t>
            </w:r>
            <w:r>
              <w:rPr>
                <w:rFonts w:ascii="Calibri" w:eastAsia="Times New Roman" w:hAnsi="Calibri" w:cs="Calibri"/>
                <w:b/>
                <w:bCs/>
                <w:color w:val="000000"/>
                <w:sz w:val="20"/>
                <w:szCs w:val="20"/>
                <w:lang w:eastAsia="en-GB"/>
              </w:rPr>
              <w:t>etention</w:t>
            </w:r>
          </w:p>
          <w:p w14:paraId="26515B0C" w14:textId="38E469AD" w:rsidR="00EF6538" w:rsidRPr="00BE0031" w:rsidRDefault="00EF6538" w:rsidP="00EF6538">
            <w:pPr>
              <w:spacing w:after="0" w:line="240" w:lineRule="auto"/>
              <w:rPr>
                <w:rFonts w:ascii="Calibri" w:eastAsia="Times New Roman" w:hAnsi="Calibri" w:cs="Calibri"/>
                <w:color w:val="000000"/>
                <w:u w:val="single"/>
                <w:lang w:eastAsia="en-GB"/>
              </w:rPr>
            </w:pPr>
            <w:r w:rsidRPr="52CCCAAE">
              <w:rPr>
                <w:rFonts w:ascii="Calibri" w:eastAsia="Times New Roman" w:hAnsi="Calibri" w:cs="Calibri"/>
                <w:color w:val="000000" w:themeColor="text1"/>
                <w:u w:val="single"/>
                <w:lang w:eastAsia="en-GB"/>
              </w:rPr>
              <w:t>Indirect</w:t>
            </w:r>
            <w:r w:rsidR="00512693" w:rsidRPr="52CCCAAE">
              <w:rPr>
                <w:rFonts w:ascii="Calibri" w:eastAsia="Times New Roman" w:hAnsi="Calibri" w:cs="Calibri"/>
                <w:color w:val="000000" w:themeColor="text1"/>
                <w:u w:val="single"/>
                <w:lang w:eastAsia="en-GB"/>
              </w:rPr>
              <w:t xml:space="preserve"> </w:t>
            </w:r>
            <w:r w:rsidR="612E961C" w:rsidRPr="52CCCAAE">
              <w:rPr>
                <w:rFonts w:ascii="Calibri" w:eastAsia="Times New Roman" w:hAnsi="Calibri" w:cs="Calibri"/>
                <w:color w:val="000000" w:themeColor="text1"/>
                <w:u w:val="single"/>
                <w:lang w:eastAsia="en-GB"/>
              </w:rPr>
              <w:t>link</w:t>
            </w:r>
            <w:r w:rsidR="00512693" w:rsidRPr="52CCCAAE">
              <w:rPr>
                <w:rFonts w:ascii="Calibri" w:eastAsia="Times New Roman" w:hAnsi="Calibri" w:cs="Calibri"/>
                <w:color w:val="000000" w:themeColor="text1"/>
                <w:u w:val="single"/>
                <w:lang w:eastAsia="en-GB"/>
              </w:rPr>
              <w:t xml:space="preserve"> </w:t>
            </w:r>
            <w:r w:rsidR="48FB6A2B" w:rsidRPr="52CCCAAE">
              <w:rPr>
                <w:rFonts w:ascii="Calibri" w:eastAsia="Times New Roman" w:hAnsi="Calibri" w:cs="Calibri"/>
                <w:i/>
                <w:iCs/>
                <w:color w:val="000000" w:themeColor="text1"/>
                <w:lang w:eastAsia="en-GB"/>
              </w:rPr>
              <w:t>M</w:t>
            </w:r>
            <w:r w:rsidR="00512693" w:rsidRPr="52CCCAAE">
              <w:rPr>
                <w:rFonts w:ascii="Calibri" w:eastAsia="Times New Roman" w:hAnsi="Calibri" w:cs="Calibri"/>
                <w:i/>
                <w:iCs/>
                <w:color w:val="000000" w:themeColor="text1"/>
                <w:lang w:eastAsia="en-GB"/>
              </w:rPr>
              <w:t>acroalgae</w:t>
            </w:r>
            <w:r w:rsidR="00512693" w:rsidRPr="52CCCAAE">
              <w:rPr>
                <w:rFonts w:ascii="Calibri" w:eastAsia="Times New Roman" w:hAnsi="Calibri" w:cs="Calibri"/>
                <w:i/>
                <w:iCs/>
                <w:color w:val="000000" w:themeColor="text1"/>
                <w:u w:val="single"/>
                <w:lang w:eastAsia="en-GB"/>
              </w:rPr>
              <w:t xml:space="preserve"> </w:t>
            </w:r>
          </w:p>
        </w:tc>
        <w:tc>
          <w:tcPr>
            <w:tcW w:w="7229" w:type="dxa"/>
            <w:shd w:val="clear" w:color="auto" w:fill="auto"/>
            <w:noWrap/>
          </w:tcPr>
          <w:p w14:paraId="1A1E94C2" w14:textId="7FFE9E81"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argassum that washes ashore provides beach stabilisation and erosion prevention by consolidating sediment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Pendleton&lt;/Author&gt;&lt;Year&gt;2014&lt;/Year&gt;&lt;RecNum&gt;408&lt;/RecNum&gt;&lt;DisplayText&gt;(Pendleton et al., 2014)&lt;/DisplayText&gt;&lt;record&gt;&lt;rec-number&gt;408&lt;/rec-number&gt;&lt;foreign-keys&gt;&lt;key app="EN" db-id="w0ex2p09bat9f6et2a7vaeabsa9z2dtdpfd0" timestamp="1594721198"&gt;408&lt;/key&gt;&lt;/foreign-keys&gt;&lt;ref-type name="Report"&gt;27&lt;/ref-type&gt;&lt;contributors&gt;&lt;authors&gt;&lt;author&gt;Pendleton, L.&lt;/author&gt;&lt;author&gt;Krowicki, F.&lt;/author&gt;&lt;author&gt;Strosser, P.&lt;/author&gt;&lt;author&gt;Hallett-Murdoch, J.&lt;/author&gt;&lt;/authors&gt;&lt;/contributors&gt;&lt;titles&gt;&lt;title&gt;Assessing the Economic Contribution of Marine and Coastal Ecosystem Services in the Sargasso Sea. NI R 14-05.&lt;/title&gt;&lt;/titles&gt;&lt;dates&gt;&lt;year&gt;2014&lt;/year&gt;&lt;/dates&gt;&lt;pub-location&gt;Durham, NC&lt;/pub-location&gt;&lt;publisher&gt;Duke University&lt;/publisher&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Pendleton et al., 2014)</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w:t>
            </w:r>
          </w:p>
        </w:tc>
        <w:tc>
          <w:tcPr>
            <w:tcW w:w="3686" w:type="dxa"/>
          </w:tcPr>
          <w:p w14:paraId="223D8F33" w14:textId="60EB8F6D"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Losses to biomass of Sargassum would impact this service, which is indirectly supported by the neuston in oceanic waters. </w:t>
            </w:r>
          </w:p>
        </w:tc>
        <w:tc>
          <w:tcPr>
            <w:tcW w:w="1195" w:type="dxa"/>
          </w:tcPr>
          <w:p w14:paraId="2EAB5E43" w14:textId="217FADCC"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5ED132A7" w14:textId="77777777" w:rsidTr="007A7D87">
        <w:trPr>
          <w:trHeight w:val="1140"/>
        </w:trPr>
        <w:tc>
          <w:tcPr>
            <w:tcW w:w="1838" w:type="dxa"/>
            <w:shd w:val="clear" w:color="auto" w:fill="FFE599" w:themeFill="accent4" w:themeFillTint="66"/>
          </w:tcPr>
          <w:p w14:paraId="7D377B69" w14:textId="194D0050" w:rsidR="00EF6538" w:rsidRDefault="00512693"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 xml:space="preserve">R&amp;M: </w:t>
            </w:r>
            <w:r w:rsidR="00EF6538" w:rsidRPr="52CCCAAE">
              <w:rPr>
                <w:rFonts w:ascii="Calibri" w:eastAsia="Times New Roman" w:hAnsi="Calibri" w:cs="Calibri"/>
                <w:b/>
                <w:bCs/>
                <w:color w:val="000000" w:themeColor="text1"/>
                <w:sz w:val="20"/>
                <w:szCs w:val="20"/>
                <w:lang w:eastAsia="en-GB"/>
              </w:rPr>
              <w:t xml:space="preserve">Oxygen </w:t>
            </w:r>
            <w:r w:rsidRPr="52CCCAAE">
              <w:rPr>
                <w:rFonts w:ascii="Calibri" w:eastAsia="Times New Roman" w:hAnsi="Calibri" w:cs="Calibri"/>
                <w:b/>
                <w:bCs/>
                <w:color w:val="000000" w:themeColor="text1"/>
                <w:sz w:val="20"/>
                <w:szCs w:val="20"/>
                <w:lang w:eastAsia="en-GB"/>
              </w:rPr>
              <w:t>p</w:t>
            </w:r>
            <w:r w:rsidR="00EF6538" w:rsidRPr="52CCCAAE">
              <w:rPr>
                <w:rFonts w:ascii="Calibri" w:eastAsia="Times New Roman" w:hAnsi="Calibri" w:cs="Calibri"/>
                <w:b/>
                <w:bCs/>
                <w:color w:val="000000" w:themeColor="text1"/>
                <w:sz w:val="20"/>
                <w:szCs w:val="20"/>
                <w:lang w:eastAsia="en-GB"/>
              </w:rPr>
              <w:t>roduction</w:t>
            </w:r>
          </w:p>
          <w:p w14:paraId="32AFFEED" w14:textId="31BA9EB4" w:rsidR="00EF6538" w:rsidRPr="004D206D" w:rsidRDefault="0DD88379"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06A07993" w14:textId="087AD5E1" w:rsidR="00EF6538" w:rsidRPr="004D206D" w:rsidRDefault="0DD88379"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581FBD09" w14:textId="17054016" w:rsidR="00EF6538" w:rsidRPr="004D206D"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tcPr>
          <w:p w14:paraId="54A3D42A" w14:textId="3044AE12" w:rsidR="00EF6538" w:rsidRPr="005D41B9"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 photosynthesis of floating macroalgae such as Sargassum and others contributes to the atmospheric supply of oxygen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Hader&lt;/Author&gt;&lt;Year&gt;1994&lt;/Year&gt;&lt;RecNum&gt;411&lt;/RecNum&gt;&lt;DisplayText&gt;(Hader and Schafer, 1994)&lt;/DisplayText&gt;&lt;record&gt;&lt;rec-number&gt;411&lt;/rec-number&gt;&lt;foreign-keys&gt;&lt;key app="EN" db-id="w0ex2p09bat9f6et2a7vaeabsa9z2dtdpfd0" timestamp="1594722825"&gt;411&lt;/key&gt;&lt;/foreign-keys&gt;&lt;ref-type name="Journal Article"&gt;17&lt;/ref-type&gt;&lt;contributors&gt;&lt;authors&gt;&lt;author&gt;Hader, D.P.&lt;/author&gt;&lt;author&gt;Schafer, J.&lt;/author&gt;&lt;/authors&gt;&lt;/contributors&gt;&lt;titles&gt;&lt;title&gt;Photosynthetic oxygen production in macroalgae and phytoplankton under solar irradiation&lt;/title&gt;&lt;secondary-title&gt;Journal of Plant Physiology&lt;/secondary-title&gt;&lt;/titles&gt;&lt;periodical&gt;&lt;full-title&gt;Journal of Plant Physiology&lt;/full-title&gt;&lt;/periodical&gt;&lt;pages&gt;293-299&lt;/pages&gt;&lt;volume&gt;144&lt;/volume&gt;&lt;dates&gt;&lt;year&gt;1994&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Hader and Schafer, 1994)</w:t>
            </w:r>
            <w:r>
              <w:rPr>
                <w:rFonts w:ascii="Calibri" w:eastAsia="Times New Roman" w:hAnsi="Calibri" w:cs="Calibri"/>
                <w:color w:val="000000"/>
                <w:lang w:eastAsia="en-GB"/>
              </w:rPr>
              <w:fldChar w:fldCharType="end"/>
            </w:r>
            <w:r w:rsidR="005D41B9">
              <w:rPr>
                <w:rFonts w:ascii="Calibri" w:eastAsia="Times New Roman" w:hAnsi="Calibri" w:cs="Calibri"/>
                <w:color w:val="000000"/>
                <w:lang w:eastAsia="en-GB"/>
              </w:rPr>
              <w:t xml:space="preserve">. Some neuston species also harbour symbiotic single-celled algae, e.g. </w:t>
            </w:r>
            <w:r w:rsidR="005D41B9">
              <w:rPr>
                <w:rFonts w:ascii="Calibri" w:eastAsia="Times New Roman" w:hAnsi="Calibri" w:cs="Calibri"/>
                <w:i/>
                <w:color w:val="000000"/>
                <w:lang w:eastAsia="en-GB"/>
              </w:rPr>
              <w:t xml:space="preserve">Velella </w:t>
            </w:r>
            <w:r w:rsidR="005D41B9">
              <w:rPr>
                <w:rFonts w:ascii="Calibri" w:eastAsia="Times New Roman" w:hAnsi="Calibri" w:cs="Calibri"/>
                <w:color w:val="000000"/>
                <w:lang w:eastAsia="en-GB"/>
              </w:rPr>
              <w:t xml:space="preserve">harbour dinoflagellates </w:t>
            </w:r>
            <w:proofErr w:type="spellStart"/>
            <w:r w:rsidR="005D41B9">
              <w:rPr>
                <w:rFonts w:ascii="Calibri" w:eastAsia="Times New Roman" w:hAnsi="Calibri" w:cs="Calibri"/>
                <w:i/>
                <w:color w:val="000000"/>
                <w:lang w:eastAsia="en-GB"/>
              </w:rPr>
              <w:t>Scripsiella</w:t>
            </w:r>
            <w:proofErr w:type="spellEnd"/>
            <w:r w:rsidR="005D41B9">
              <w:rPr>
                <w:rFonts w:ascii="Calibri" w:eastAsia="Times New Roman" w:hAnsi="Calibri" w:cs="Calibri"/>
                <w:i/>
                <w:color w:val="000000"/>
                <w:lang w:eastAsia="en-GB"/>
              </w:rPr>
              <w:t xml:space="preserve"> spp.</w:t>
            </w:r>
            <w:r w:rsidR="009B3835">
              <w:rPr>
                <w:rFonts w:ascii="Calibri" w:eastAsia="Times New Roman" w:hAnsi="Calibri" w:cs="Calibri"/>
                <w:i/>
                <w:color w:val="000000"/>
                <w:lang w:eastAsia="en-GB"/>
              </w:rPr>
              <w:t xml:space="preserve"> </w:t>
            </w:r>
            <w:r w:rsidR="009B3835" w:rsidRPr="009B3835">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Venn&lt;/Author&gt;&lt;Year&gt;2008&lt;/Year&gt;&lt;RecNum&gt;66&lt;/RecNum&gt;&lt;DisplayText&gt;(Venn et al., 2008)&lt;/DisplayText&gt;&lt;record&gt;&lt;rec-number&gt;425&lt;/rec-number&gt;&lt;foreign-keys&gt;&lt;key app="EN" db-id="w0ex2p09bat9f6et2a7vaeabsa9z2dtdpfd0" timestamp="1596707728"&gt;425&lt;/key&gt;&lt;/foreign-keys&gt;&lt;ref-type name="Journal Article"&gt;17&lt;/ref-type&gt;&lt;contributors&gt;&lt;authors&gt;&lt;author&gt;Venn, A. A.&lt;/author&gt;&lt;author&gt;Loram, J. E.&lt;/author&gt;&lt;author&gt;Douglas, A. E.&lt;/author&gt;&lt;/authors&gt;&lt;/contributors&gt;&lt;titles&gt;&lt;title&gt;Photosynthetic symbioses in animals&lt;/title&gt;&lt;secondary-title&gt;Journal of Experimental Botany&lt;/secondary-title&gt;&lt;/titles&gt;&lt;periodical&gt;&lt;full-title&gt;Journal of Experimental Botany&lt;/full-title&gt;&lt;/periodical&gt;&lt;pages&gt;1069-1080&lt;/pages&gt;&lt;volume&gt;59&lt;/volume&gt;&lt;number&gt;5&lt;/number&gt;&lt;dates&gt;&lt;year&gt;2008&lt;/year&gt;&lt;/dates&gt;&lt;urls&gt;&lt;/urls&gt;&lt;/record&gt;&lt;/Cite&gt;&lt;/EndNote&gt;</w:instrText>
            </w:r>
            <w:r w:rsidR="009B3835" w:rsidRPr="009B3835">
              <w:rPr>
                <w:rFonts w:ascii="Calibri" w:eastAsia="Times New Roman" w:hAnsi="Calibri" w:cs="Calibri"/>
                <w:color w:val="000000"/>
                <w:lang w:eastAsia="en-GB"/>
              </w:rPr>
              <w:fldChar w:fldCharType="separate"/>
            </w:r>
            <w:r w:rsidR="009B3835" w:rsidRPr="009B3835">
              <w:rPr>
                <w:rFonts w:ascii="Calibri" w:eastAsia="Times New Roman" w:hAnsi="Calibri" w:cs="Calibri"/>
                <w:noProof/>
                <w:color w:val="000000"/>
                <w:lang w:eastAsia="en-GB"/>
              </w:rPr>
              <w:t>(Venn et al., 2008)</w:t>
            </w:r>
            <w:r w:rsidR="009B3835" w:rsidRPr="009B3835">
              <w:rPr>
                <w:rFonts w:ascii="Calibri" w:eastAsia="Times New Roman" w:hAnsi="Calibri" w:cs="Calibri"/>
                <w:color w:val="000000"/>
                <w:lang w:eastAsia="en-GB"/>
              </w:rPr>
              <w:fldChar w:fldCharType="end"/>
            </w:r>
            <w:r w:rsidR="005D41B9" w:rsidRPr="009B3835">
              <w:rPr>
                <w:rFonts w:ascii="Calibri" w:eastAsia="Times New Roman" w:hAnsi="Calibri" w:cs="Calibri"/>
                <w:color w:val="000000"/>
                <w:lang w:eastAsia="en-GB"/>
              </w:rPr>
              <w:t>;</w:t>
            </w:r>
            <w:r w:rsidR="005D41B9">
              <w:rPr>
                <w:rFonts w:ascii="Calibri" w:eastAsia="Times New Roman" w:hAnsi="Calibri" w:cs="Calibri"/>
                <w:color w:val="000000"/>
                <w:lang w:eastAsia="en-GB"/>
              </w:rPr>
              <w:t xml:space="preserve"> oxygen is thus indirectly supplied via the process of photosynthesis in these algal symbionts. </w:t>
            </w:r>
          </w:p>
        </w:tc>
        <w:tc>
          <w:tcPr>
            <w:tcW w:w="3686" w:type="dxa"/>
          </w:tcPr>
          <w:p w14:paraId="2C0F3D8E" w14:textId="5F6DB369"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osses to biomass and abundance are likely to be the most important factors in impacting the supply of this service.</w:t>
            </w:r>
          </w:p>
        </w:tc>
        <w:tc>
          <w:tcPr>
            <w:tcW w:w="1195" w:type="dxa"/>
          </w:tcPr>
          <w:p w14:paraId="5FB93272" w14:textId="7CBAD378"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512693" w:rsidRPr="00285D64" w14:paraId="6D0D87DC" w14:textId="77777777" w:rsidTr="007A7D87">
        <w:trPr>
          <w:trHeight w:val="1140"/>
        </w:trPr>
        <w:tc>
          <w:tcPr>
            <w:tcW w:w="1838" w:type="dxa"/>
            <w:shd w:val="clear" w:color="auto" w:fill="FFE599" w:themeFill="accent4" w:themeFillTint="66"/>
          </w:tcPr>
          <w:p w14:paraId="2E7021D8" w14:textId="0E2BAA26" w:rsidR="00512693" w:rsidRPr="0073751D" w:rsidRDefault="00512693" w:rsidP="52CCCAAE">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lastRenderedPageBreak/>
              <w:t>R&amp;M: Seed and gamete dispersal</w:t>
            </w:r>
          </w:p>
          <w:p w14:paraId="5C7A5C6E" w14:textId="31BA9EB4" w:rsidR="0C7CFEAB" w:rsidRDefault="0C7CFEAB"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24408AD1" w14:textId="23019A95" w:rsidR="0C7CFEAB" w:rsidRDefault="0C7CFEAB"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09404BAF" w14:textId="28049071" w:rsidR="52CCCAAE" w:rsidRDefault="52CCCAAE" w:rsidP="52CCCAAE">
            <w:pPr>
              <w:spacing w:after="0" w:line="240" w:lineRule="auto"/>
              <w:rPr>
                <w:rFonts w:ascii="Calibri" w:eastAsia="Times New Roman" w:hAnsi="Calibri" w:cs="Calibri"/>
                <w:color w:val="000000" w:themeColor="text1"/>
                <w:sz w:val="20"/>
                <w:szCs w:val="20"/>
                <w:highlight w:val="magenta"/>
                <w:lang w:eastAsia="en-GB"/>
              </w:rPr>
            </w:pPr>
          </w:p>
          <w:p w14:paraId="6589C003" w14:textId="2573D43C" w:rsidR="005B5146" w:rsidRPr="0073751D" w:rsidRDefault="005B5146" w:rsidP="00EF6538">
            <w:pPr>
              <w:spacing w:after="0" w:line="240" w:lineRule="auto"/>
              <w:rPr>
                <w:rFonts w:ascii="Calibri" w:eastAsia="Times New Roman" w:hAnsi="Calibri" w:cs="Calibri"/>
                <w:b/>
                <w:bCs/>
                <w:color w:val="000000"/>
                <w:sz w:val="20"/>
                <w:szCs w:val="20"/>
                <w:highlight w:val="magenta"/>
                <w:lang w:eastAsia="en-GB"/>
              </w:rPr>
            </w:pPr>
          </w:p>
        </w:tc>
        <w:tc>
          <w:tcPr>
            <w:tcW w:w="7229" w:type="dxa"/>
            <w:shd w:val="clear" w:color="auto" w:fill="auto"/>
            <w:noWrap/>
          </w:tcPr>
          <w:p w14:paraId="709822F5" w14:textId="30C9B191" w:rsidR="00512693" w:rsidRPr="0073751D" w:rsidRDefault="005B5146" w:rsidP="52CCCAAE">
            <w:pPr>
              <w:spacing w:after="0" w:line="240" w:lineRule="auto"/>
              <w:rPr>
                <w:rFonts w:ascii="Calibri" w:eastAsia="Times New Roman" w:hAnsi="Calibri" w:cs="Calibri"/>
                <w:color w:val="000000"/>
                <w:lang w:eastAsia="en-GB"/>
              </w:rPr>
            </w:pPr>
            <w:proofErr w:type="spellStart"/>
            <w:r w:rsidRPr="52CCCAAE">
              <w:rPr>
                <w:rFonts w:ascii="Calibri" w:eastAsia="Times New Roman" w:hAnsi="Calibri" w:cs="Calibri"/>
                <w:i/>
                <w:iCs/>
                <w:color w:val="000000"/>
                <w:lang w:eastAsia="en-GB"/>
              </w:rPr>
              <w:t>Halobates</w:t>
            </w:r>
            <w:proofErr w:type="spellEnd"/>
            <w:r w:rsidRPr="52CCCAAE">
              <w:rPr>
                <w:rFonts w:ascii="Calibri" w:eastAsia="Times New Roman" w:hAnsi="Calibri" w:cs="Calibri"/>
                <w:color w:val="000000"/>
                <w:lang w:eastAsia="en-GB"/>
              </w:rPr>
              <w:t xml:space="preserve">, a marine insect, </w:t>
            </w:r>
            <w:r w:rsidR="26D61BE8" w:rsidRPr="52CCCAAE">
              <w:rPr>
                <w:rFonts w:ascii="Calibri" w:eastAsia="Times New Roman" w:hAnsi="Calibri" w:cs="Calibri"/>
                <w:color w:val="000000"/>
                <w:lang w:eastAsia="en-GB"/>
              </w:rPr>
              <w:t>require</w:t>
            </w:r>
            <w:r w:rsidRPr="52CCCAAE">
              <w:rPr>
                <w:rFonts w:ascii="Calibri" w:eastAsia="Times New Roman" w:hAnsi="Calibri" w:cs="Calibri"/>
                <w:color w:val="000000"/>
                <w:lang w:eastAsia="en-GB"/>
              </w:rPr>
              <w:t xml:space="preserve"> floating substrates in the open ocean</w:t>
            </w:r>
            <w:r w:rsidR="087A28B1" w:rsidRPr="52CCCAAE">
              <w:rPr>
                <w:rFonts w:ascii="Calibri" w:eastAsia="Times New Roman" w:hAnsi="Calibri" w:cs="Calibri"/>
                <w:color w:val="000000"/>
                <w:lang w:eastAsia="en-GB"/>
              </w:rPr>
              <w:t xml:space="preserve"> to lay their eggs on. These substrates include other components of the neuston, such as algae (including Sargassum), mollusc shells and insect carcasses, as well a</w:t>
            </w:r>
            <w:r w:rsidR="50FE3A57" w:rsidRPr="52CCCAAE">
              <w:rPr>
                <w:rFonts w:ascii="Calibri" w:eastAsia="Times New Roman" w:hAnsi="Calibri" w:cs="Calibri"/>
                <w:color w:val="000000"/>
                <w:lang w:eastAsia="en-GB"/>
              </w:rPr>
              <w:t>s</w:t>
            </w:r>
            <w:r w:rsidRPr="52CCCAAE">
              <w:rPr>
                <w:rFonts w:ascii="Calibri" w:eastAsia="Times New Roman" w:hAnsi="Calibri" w:cs="Calibri"/>
                <w:color w:val="000000"/>
                <w:lang w:eastAsia="en-GB"/>
              </w:rPr>
              <w:t>, feathers</w:t>
            </w:r>
            <w:r w:rsidR="19A8822D" w:rsidRPr="52CCCAAE">
              <w:rPr>
                <w:rFonts w:ascii="Calibri" w:eastAsia="Times New Roman" w:hAnsi="Calibri" w:cs="Calibri"/>
                <w:color w:val="000000"/>
                <w:lang w:eastAsia="en-GB"/>
              </w:rPr>
              <w:t xml:space="preserve">, </w:t>
            </w:r>
            <w:r w:rsidRPr="52CCCAAE">
              <w:rPr>
                <w:rFonts w:ascii="Calibri" w:eastAsia="Times New Roman" w:hAnsi="Calibri" w:cs="Calibri"/>
                <w:color w:val="000000"/>
                <w:lang w:eastAsia="en-GB"/>
              </w:rPr>
              <w:t xml:space="preserve">small pieces of driftwood </w:t>
            </w:r>
            <w:r w:rsidRPr="00B63922">
              <w:rPr>
                <w:rFonts w:ascii="Calibri" w:eastAsia="Times New Roman" w:hAnsi="Calibri" w:cs="Calibri"/>
                <w:color w:val="000000"/>
                <w:lang w:eastAsia="en-GB"/>
              </w:rPr>
              <w:fldChar w:fldCharType="begin">
                <w:fldData xml:space="preserve">PEVuZE5vdGU+PENpdGU+PEF1dGhvcj5DaGVuZzwvQXV0aG9yPjxZZWFyPjE5ODU8L1llYXI+PFJl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DaGVuZzwvQXV0aG9yPjxZZWFyPjE5ODU8L1llYXI+PFJl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sidRPr="00B63922">
              <w:rPr>
                <w:rFonts w:ascii="Calibri" w:eastAsia="Times New Roman" w:hAnsi="Calibri" w:cs="Calibri"/>
                <w:color w:val="000000"/>
                <w:lang w:eastAsia="en-GB"/>
              </w:rPr>
            </w:r>
            <w:r w:rsidRPr="00B63922">
              <w:rPr>
                <w:rFonts w:ascii="Calibri" w:eastAsia="Times New Roman" w:hAnsi="Calibri" w:cs="Calibri"/>
                <w:color w:val="000000"/>
                <w:lang w:eastAsia="en-GB"/>
              </w:rPr>
              <w:fldChar w:fldCharType="separate"/>
            </w:r>
            <w:r w:rsidR="000A0328" w:rsidRPr="00B63922">
              <w:rPr>
                <w:rFonts w:ascii="Calibri" w:eastAsia="Times New Roman" w:hAnsi="Calibri" w:cs="Calibri"/>
                <w:noProof/>
                <w:color w:val="000000"/>
                <w:lang w:eastAsia="en-GB"/>
              </w:rPr>
              <w:t>(Cheng, 1985, Mahadik et al., 2019)</w:t>
            </w:r>
            <w:r w:rsidRPr="00B63922">
              <w:rPr>
                <w:rFonts w:ascii="Calibri" w:eastAsia="Times New Roman" w:hAnsi="Calibri" w:cs="Calibri"/>
                <w:color w:val="000000"/>
                <w:lang w:eastAsia="en-GB"/>
              </w:rPr>
              <w:fldChar w:fldCharType="end"/>
            </w:r>
            <w:r w:rsidR="0E381EAB" w:rsidRPr="52CCCAAE">
              <w:rPr>
                <w:rFonts w:ascii="Calibri" w:eastAsia="Times New Roman" w:hAnsi="Calibri" w:cs="Calibri"/>
                <w:color w:val="000000"/>
                <w:lang w:eastAsia="en-GB"/>
              </w:rPr>
              <w:t xml:space="preserve"> and even </w:t>
            </w:r>
            <w:r w:rsidR="75E6893D" w:rsidRPr="52CCCAAE">
              <w:rPr>
                <w:rFonts w:ascii="Calibri" w:eastAsia="Times New Roman" w:hAnsi="Calibri" w:cs="Calibri"/>
                <w:color w:val="000000"/>
                <w:lang w:eastAsia="en-GB"/>
              </w:rPr>
              <w:t>microplastic</w:t>
            </w:r>
            <w:r w:rsidR="0E381EAB" w:rsidRPr="52CCCAAE">
              <w:rPr>
                <w:rFonts w:ascii="Calibri" w:eastAsia="Times New Roman" w:hAnsi="Calibri" w:cs="Calibri"/>
                <w:color w:val="000000"/>
                <w:lang w:eastAsia="en-GB"/>
              </w:rPr>
              <w:t xml:space="preserve"> </w:t>
            </w:r>
            <w:r w:rsidR="0E381EAB" w:rsidRPr="00B63922">
              <w:rPr>
                <w:rFonts w:ascii="Calibri" w:eastAsia="Times New Roman" w:hAnsi="Calibri" w:cs="Calibri"/>
                <w:color w:val="000000"/>
                <w:lang w:eastAsia="en-GB"/>
              </w:rPr>
              <w:t>particles</w:t>
            </w:r>
            <w:r w:rsidR="00C37000" w:rsidRPr="00B63922">
              <w:rPr>
                <w:rFonts w:ascii="Calibri" w:eastAsia="Times New Roman" w:hAnsi="Calibri" w:cs="Calibri"/>
                <w:i/>
                <w:iCs/>
                <w:color w:val="000000"/>
                <w:lang w:eastAsia="en-GB"/>
              </w:rPr>
              <w:t xml:space="preserve"> </w:t>
            </w:r>
            <w:r w:rsidR="00C37000" w:rsidRPr="00B63922">
              <w:rPr>
                <w:rFonts w:ascii="Calibri" w:eastAsia="Times New Roman" w:hAnsi="Calibri" w:cs="Calibri"/>
                <w:color w:val="000000"/>
                <w:lang w:eastAsia="en-GB"/>
              </w:rPr>
              <w:fldChar w:fldCharType="begin">
                <w:fldData xml:space="preserve">PEVuZE5vdGU+PENpdGU+PEF1dGhvcj5Hb2xkc3RlaW48L0F1dGhvcj48WWVhcj4yMDEyPC9ZZWFy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Hb2xkc3RlaW48L0F1dGhvcj48WWVhcj4yMDEyPC9ZZWFy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sidR="00C37000" w:rsidRPr="00B63922">
              <w:rPr>
                <w:rFonts w:ascii="Calibri" w:eastAsia="Times New Roman" w:hAnsi="Calibri" w:cs="Calibri"/>
                <w:color w:val="000000"/>
                <w:lang w:eastAsia="en-GB"/>
              </w:rPr>
            </w:r>
            <w:r w:rsidR="00C37000" w:rsidRPr="00B63922">
              <w:rPr>
                <w:rFonts w:ascii="Calibri" w:eastAsia="Times New Roman" w:hAnsi="Calibri" w:cs="Calibri"/>
                <w:color w:val="000000"/>
                <w:lang w:eastAsia="en-GB"/>
              </w:rPr>
              <w:fldChar w:fldCharType="separate"/>
            </w:r>
            <w:r w:rsidR="00C37000" w:rsidRPr="00B63922">
              <w:rPr>
                <w:rFonts w:ascii="Calibri" w:eastAsia="Times New Roman" w:hAnsi="Calibri" w:cs="Calibri"/>
                <w:noProof/>
                <w:color w:val="000000"/>
                <w:lang w:eastAsia="en-GB"/>
              </w:rPr>
              <w:t>(Goldstein et al., 2012)</w:t>
            </w:r>
            <w:r w:rsidR="00C37000" w:rsidRPr="00B63922">
              <w:rPr>
                <w:rFonts w:ascii="Calibri" w:eastAsia="Times New Roman" w:hAnsi="Calibri" w:cs="Calibri"/>
                <w:color w:val="000000"/>
                <w:lang w:eastAsia="en-GB"/>
              </w:rPr>
              <w:fldChar w:fldCharType="end"/>
            </w:r>
            <w:r w:rsidR="00C37000" w:rsidRPr="00B63922">
              <w:rPr>
                <w:rFonts w:ascii="Calibri" w:eastAsia="Times New Roman" w:hAnsi="Calibri" w:cs="Calibri"/>
                <w:color w:val="000000"/>
                <w:lang w:eastAsia="en-GB"/>
              </w:rPr>
              <w:t>.</w:t>
            </w:r>
            <w:r w:rsidR="00C37000" w:rsidRPr="52CCCAAE">
              <w:rPr>
                <w:rFonts w:ascii="Calibri" w:eastAsia="Times New Roman" w:hAnsi="Calibri" w:cs="Calibri"/>
                <w:color w:val="000000"/>
                <w:lang w:eastAsia="en-GB"/>
              </w:rPr>
              <w:t xml:space="preserve"> </w:t>
            </w:r>
            <w:r w:rsidR="1DE1D3FF" w:rsidRPr="52CCCAAE">
              <w:rPr>
                <w:rFonts w:ascii="Calibri" w:eastAsia="Times New Roman" w:hAnsi="Calibri" w:cs="Calibri"/>
                <w:color w:val="000000" w:themeColor="text1"/>
                <w:lang w:eastAsia="en-GB"/>
              </w:rPr>
              <w:t>These substrates</w:t>
            </w:r>
            <w:r w:rsidR="106650AE" w:rsidRPr="52CCCAAE">
              <w:rPr>
                <w:rFonts w:ascii="Calibri" w:eastAsia="Times New Roman" w:hAnsi="Calibri" w:cs="Calibri"/>
                <w:color w:val="000000" w:themeColor="text1"/>
                <w:lang w:eastAsia="en-GB"/>
              </w:rPr>
              <w:t>, including the biological components of the neuston,</w:t>
            </w:r>
            <w:r w:rsidR="1DE1D3FF" w:rsidRPr="52CCCAAE">
              <w:rPr>
                <w:rFonts w:ascii="Calibri" w:eastAsia="Times New Roman" w:hAnsi="Calibri" w:cs="Calibri"/>
                <w:color w:val="000000" w:themeColor="text1"/>
                <w:lang w:eastAsia="en-GB"/>
              </w:rPr>
              <w:t xml:space="preserve"> </w:t>
            </w:r>
            <w:r w:rsidR="7738BBBB" w:rsidRPr="52CCCAAE">
              <w:rPr>
                <w:rFonts w:ascii="Calibri" w:eastAsia="Times New Roman" w:hAnsi="Calibri" w:cs="Calibri"/>
                <w:color w:val="000000" w:themeColor="text1"/>
                <w:lang w:eastAsia="en-GB"/>
              </w:rPr>
              <w:t xml:space="preserve">are essential to </w:t>
            </w:r>
            <w:proofErr w:type="spellStart"/>
            <w:r w:rsidR="7738BBBB" w:rsidRPr="52CCCAAE">
              <w:rPr>
                <w:rFonts w:ascii="Calibri" w:eastAsia="Times New Roman" w:hAnsi="Calibri" w:cs="Calibri"/>
                <w:i/>
                <w:iCs/>
                <w:color w:val="000000" w:themeColor="text1"/>
                <w:lang w:eastAsia="en-GB"/>
              </w:rPr>
              <w:t>Halobates</w:t>
            </w:r>
            <w:proofErr w:type="spellEnd"/>
            <w:r w:rsidR="7738BBBB" w:rsidRPr="52CCCAAE">
              <w:rPr>
                <w:rFonts w:ascii="Calibri" w:eastAsia="Times New Roman" w:hAnsi="Calibri" w:cs="Calibri"/>
                <w:i/>
                <w:iCs/>
                <w:color w:val="000000" w:themeColor="text1"/>
                <w:lang w:eastAsia="en-GB"/>
              </w:rPr>
              <w:t xml:space="preserve"> </w:t>
            </w:r>
            <w:r w:rsidR="7738BBBB" w:rsidRPr="52CCCAAE">
              <w:rPr>
                <w:rFonts w:ascii="Calibri" w:eastAsia="Times New Roman" w:hAnsi="Calibri" w:cs="Calibri"/>
                <w:color w:val="000000" w:themeColor="text1"/>
                <w:lang w:eastAsia="en-GB"/>
              </w:rPr>
              <w:t xml:space="preserve">to </w:t>
            </w:r>
            <w:r w:rsidR="1DE1D3FF" w:rsidRPr="52CCCAAE">
              <w:rPr>
                <w:rFonts w:ascii="Calibri" w:eastAsia="Times New Roman" w:hAnsi="Calibri" w:cs="Calibri"/>
                <w:color w:val="000000" w:themeColor="text1"/>
                <w:lang w:eastAsia="en-GB"/>
              </w:rPr>
              <w:t>facilitate the</w:t>
            </w:r>
            <w:r w:rsidR="75C38FC7" w:rsidRPr="52CCCAAE">
              <w:rPr>
                <w:rFonts w:ascii="Calibri" w:eastAsia="Times New Roman" w:hAnsi="Calibri" w:cs="Calibri"/>
                <w:color w:val="000000" w:themeColor="text1"/>
                <w:lang w:eastAsia="en-GB"/>
              </w:rPr>
              <w:t>ir</w:t>
            </w:r>
            <w:r w:rsidR="1DE1D3FF" w:rsidRPr="52CCCAAE">
              <w:rPr>
                <w:rFonts w:ascii="Calibri" w:eastAsia="Times New Roman" w:hAnsi="Calibri" w:cs="Calibri"/>
                <w:color w:val="000000" w:themeColor="text1"/>
                <w:lang w:eastAsia="en-GB"/>
              </w:rPr>
              <w:t xml:space="preserve"> dispersal throughout the ocean.</w:t>
            </w:r>
          </w:p>
        </w:tc>
        <w:tc>
          <w:tcPr>
            <w:tcW w:w="3686" w:type="dxa"/>
          </w:tcPr>
          <w:p w14:paraId="1781F21D" w14:textId="61755914" w:rsidR="00512693" w:rsidRPr="0073751D" w:rsidRDefault="00BE13FC" w:rsidP="52CCCAAE">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Losses to biomass and abundance of the neuston could limit the</w:t>
            </w:r>
            <w:r w:rsidR="0073751D" w:rsidRPr="52CCCAAE">
              <w:rPr>
                <w:rFonts w:ascii="Calibri" w:eastAsia="Times New Roman" w:hAnsi="Calibri" w:cs="Calibri"/>
                <w:color w:val="000000" w:themeColor="text1"/>
                <w:lang w:eastAsia="en-GB"/>
              </w:rPr>
              <w:t xml:space="preserve"> successful</w:t>
            </w:r>
            <w:r w:rsidRPr="52CCCAAE">
              <w:rPr>
                <w:rFonts w:ascii="Calibri" w:eastAsia="Times New Roman" w:hAnsi="Calibri" w:cs="Calibri"/>
                <w:color w:val="000000" w:themeColor="text1"/>
                <w:lang w:eastAsia="en-GB"/>
              </w:rPr>
              <w:t xml:space="preserve"> </w:t>
            </w:r>
            <w:r w:rsidR="64ECC5EB" w:rsidRPr="52CCCAAE">
              <w:rPr>
                <w:rFonts w:ascii="Calibri" w:eastAsia="Times New Roman" w:hAnsi="Calibri" w:cs="Calibri"/>
                <w:color w:val="000000" w:themeColor="text1"/>
                <w:lang w:eastAsia="en-GB"/>
              </w:rPr>
              <w:t xml:space="preserve">dispersal </w:t>
            </w:r>
            <w:r w:rsidRPr="52CCCAAE">
              <w:rPr>
                <w:rFonts w:ascii="Calibri" w:eastAsia="Times New Roman" w:hAnsi="Calibri" w:cs="Calibri"/>
                <w:color w:val="000000" w:themeColor="text1"/>
                <w:lang w:eastAsia="en-GB"/>
              </w:rPr>
              <w:t xml:space="preserve">of </w:t>
            </w:r>
            <w:proofErr w:type="spellStart"/>
            <w:r w:rsidR="0D2BE8EF" w:rsidRPr="52CCCAAE">
              <w:rPr>
                <w:rFonts w:ascii="Calibri" w:eastAsia="Times New Roman" w:hAnsi="Calibri" w:cs="Calibri"/>
                <w:i/>
                <w:iCs/>
                <w:color w:val="000000" w:themeColor="text1"/>
                <w:lang w:eastAsia="en-GB"/>
              </w:rPr>
              <w:t>Halobates</w:t>
            </w:r>
            <w:proofErr w:type="spellEnd"/>
            <w:r w:rsidR="0D2BE8EF" w:rsidRPr="52CCCAAE">
              <w:rPr>
                <w:rFonts w:ascii="Calibri" w:eastAsia="Times New Roman" w:hAnsi="Calibri" w:cs="Calibri"/>
                <w:i/>
                <w:iCs/>
                <w:color w:val="000000" w:themeColor="text1"/>
                <w:lang w:eastAsia="en-GB"/>
              </w:rPr>
              <w:t xml:space="preserve"> </w:t>
            </w:r>
            <w:r w:rsidR="0D2BE8EF" w:rsidRPr="52CCCAAE">
              <w:rPr>
                <w:rFonts w:ascii="Calibri" w:eastAsia="Times New Roman" w:hAnsi="Calibri" w:cs="Calibri"/>
                <w:color w:val="000000" w:themeColor="text1"/>
                <w:lang w:eastAsia="en-GB"/>
              </w:rPr>
              <w:t>and any other species that rel</w:t>
            </w:r>
            <w:r w:rsidR="6F3FD644" w:rsidRPr="52CCCAAE">
              <w:rPr>
                <w:rFonts w:ascii="Calibri" w:eastAsia="Times New Roman" w:hAnsi="Calibri" w:cs="Calibri"/>
                <w:color w:val="000000" w:themeColor="text1"/>
                <w:lang w:eastAsia="en-GB"/>
              </w:rPr>
              <w:t>y</w:t>
            </w:r>
            <w:r w:rsidR="0D2BE8EF" w:rsidRPr="52CCCAAE">
              <w:rPr>
                <w:rFonts w:ascii="Calibri" w:eastAsia="Times New Roman" w:hAnsi="Calibri" w:cs="Calibri"/>
                <w:color w:val="000000" w:themeColor="text1"/>
                <w:lang w:eastAsia="en-GB"/>
              </w:rPr>
              <w:t xml:space="preserve"> on this type of dispersal</w:t>
            </w:r>
            <w:r w:rsidRPr="52CCCAAE">
              <w:rPr>
                <w:rFonts w:ascii="Calibri" w:eastAsia="Times New Roman" w:hAnsi="Calibri" w:cs="Calibri"/>
                <w:color w:val="000000" w:themeColor="text1"/>
                <w:lang w:eastAsia="en-GB"/>
              </w:rPr>
              <w:t>.</w:t>
            </w:r>
          </w:p>
        </w:tc>
        <w:tc>
          <w:tcPr>
            <w:tcW w:w="1195" w:type="dxa"/>
          </w:tcPr>
          <w:p w14:paraId="6F320598" w14:textId="7555F8A6" w:rsidR="00C37000" w:rsidRDefault="18CA30B0" w:rsidP="00EF6538">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Function, Actual use</w:t>
            </w:r>
          </w:p>
        </w:tc>
      </w:tr>
      <w:tr w:rsidR="00EF6538" w:rsidRPr="00285D64" w14:paraId="3062C49E" w14:textId="48E94143" w:rsidTr="007A7D87">
        <w:trPr>
          <w:trHeight w:val="1140"/>
        </w:trPr>
        <w:tc>
          <w:tcPr>
            <w:tcW w:w="1838" w:type="dxa"/>
            <w:shd w:val="clear" w:color="auto" w:fill="FFE599" w:themeFill="accent4" w:themeFillTint="66"/>
            <w:hideMark/>
          </w:tcPr>
          <w:p w14:paraId="3DCF9345" w14:textId="3512020D"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 xml:space="preserve">R&amp;M: Maintaining </w:t>
            </w:r>
            <w:r w:rsidR="00512693" w:rsidRPr="52CCCAAE">
              <w:rPr>
                <w:rFonts w:ascii="Calibri" w:eastAsia="Times New Roman" w:hAnsi="Calibri" w:cs="Calibri"/>
                <w:b/>
                <w:bCs/>
                <w:color w:val="000000" w:themeColor="text1"/>
                <w:sz w:val="20"/>
                <w:szCs w:val="20"/>
                <w:lang w:eastAsia="en-GB"/>
              </w:rPr>
              <w:t>n</w:t>
            </w:r>
            <w:r w:rsidRPr="52CCCAAE">
              <w:rPr>
                <w:rFonts w:ascii="Calibri" w:eastAsia="Times New Roman" w:hAnsi="Calibri" w:cs="Calibri"/>
                <w:b/>
                <w:bCs/>
                <w:color w:val="000000" w:themeColor="text1"/>
                <w:sz w:val="20"/>
                <w:szCs w:val="20"/>
                <w:lang w:eastAsia="en-GB"/>
              </w:rPr>
              <w:t xml:space="preserve">ursery </w:t>
            </w:r>
            <w:r w:rsidR="00512693" w:rsidRPr="52CCCAAE">
              <w:rPr>
                <w:rFonts w:ascii="Calibri" w:eastAsia="Times New Roman" w:hAnsi="Calibri" w:cs="Calibri"/>
                <w:b/>
                <w:bCs/>
                <w:color w:val="000000" w:themeColor="text1"/>
                <w:sz w:val="20"/>
                <w:szCs w:val="20"/>
                <w:lang w:eastAsia="en-GB"/>
              </w:rPr>
              <w:t>p</w:t>
            </w:r>
            <w:r w:rsidRPr="52CCCAAE">
              <w:rPr>
                <w:rFonts w:ascii="Calibri" w:eastAsia="Times New Roman" w:hAnsi="Calibri" w:cs="Calibri"/>
                <w:b/>
                <w:bCs/>
                <w:color w:val="000000" w:themeColor="text1"/>
                <w:sz w:val="20"/>
                <w:szCs w:val="20"/>
                <w:lang w:eastAsia="en-GB"/>
              </w:rPr>
              <w:t xml:space="preserve">opulations and </w:t>
            </w:r>
            <w:r w:rsidR="00512693" w:rsidRPr="52CCCAAE">
              <w:rPr>
                <w:rFonts w:ascii="Calibri" w:eastAsia="Times New Roman" w:hAnsi="Calibri" w:cs="Calibri"/>
                <w:b/>
                <w:bCs/>
                <w:color w:val="000000" w:themeColor="text1"/>
                <w:sz w:val="20"/>
                <w:szCs w:val="20"/>
                <w:lang w:eastAsia="en-GB"/>
              </w:rPr>
              <w:t>h</w:t>
            </w:r>
            <w:r w:rsidRPr="52CCCAAE">
              <w:rPr>
                <w:rFonts w:ascii="Calibri" w:eastAsia="Times New Roman" w:hAnsi="Calibri" w:cs="Calibri"/>
                <w:b/>
                <w:bCs/>
                <w:color w:val="000000" w:themeColor="text1"/>
                <w:sz w:val="20"/>
                <w:szCs w:val="20"/>
                <w:lang w:eastAsia="en-GB"/>
              </w:rPr>
              <w:t>abitats</w:t>
            </w:r>
          </w:p>
          <w:p w14:paraId="27D9FC4D" w14:textId="31BA9EB4" w:rsidR="00EF6538" w:rsidRPr="00285D64" w:rsidRDefault="33022D8E"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4BEF0AE1" w14:textId="3F874B2E" w:rsidR="00EF6538" w:rsidRPr="00285D64" w:rsidRDefault="33022D8E"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6BE8B8F6" w14:textId="5B4CEF57"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0E434B8A" w14:textId="0AE12F05"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 neuston provide the </w:t>
            </w:r>
            <w:r w:rsidRPr="00B95128">
              <w:rPr>
                <w:rFonts w:ascii="Calibri" w:eastAsia="Times New Roman" w:hAnsi="Calibri" w:cs="Calibri"/>
                <w:i/>
                <w:color w:val="000000"/>
                <w:lang w:eastAsia="en-GB"/>
              </w:rPr>
              <w:t>Maintaining nurse</w:t>
            </w:r>
            <w:r>
              <w:rPr>
                <w:rFonts w:ascii="Calibri" w:eastAsia="Times New Roman" w:hAnsi="Calibri" w:cs="Calibri"/>
                <w:i/>
                <w:color w:val="000000"/>
                <w:lang w:eastAsia="en-GB"/>
              </w:rPr>
              <w:t>r</w:t>
            </w:r>
            <w:r w:rsidRPr="00B95128">
              <w:rPr>
                <w:rFonts w:ascii="Calibri" w:eastAsia="Times New Roman" w:hAnsi="Calibri" w:cs="Calibri"/>
                <w:i/>
                <w:color w:val="000000"/>
                <w:lang w:eastAsia="en-GB"/>
              </w:rPr>
              <w:t>y population and habitats</w:t>
            </w:r>
            <w:r>
              <w:rPr>
                <w:rFonts w:ascii="Calibri" w:eastAsia="Times New Roman" w:hAnsi="Calibri" w:cs="Calibri"/>
                <w:color w:val="000000"/>
                <w:lang w:eastAsia="en-GB"/>
              </w:rPr>
              <w:t xml:space="preserve"> (of important migratory and commercial species) in two ways. Firstly, species such as </w:t>
            </w:r>
            <w:proofErr w:type="spellStart"/>
            <w:r w:rsidRPr="007B015A">
              <w:rPr>
                <w:rFonts w:ascii="Calibri" w:eastAsia="Times New Roman" w:hAnsi="Calibri" w:cs="Calibri"/>
                <w:i/>
                <w:color w:val="000000"/>
                <w:lang w:eastAsia="en-GB"/>
              </w:rPr>
              <w:t>Vellela</w:t>
            </w:r>
            <w:proofErr w:type="spellEnd"/>
            <w:r>
              <w:rPr>
                <w:rFonts w:ascii="Calibri" w:eastAsia="Times New Roman" w:hAnsi="Calibri" w:cs="Calibri"/>
                <w:color w:val="000000"/>
                <w:lang w:eastAsia="en-GB"/>
              </w:rPr>
              <w:t xml:space="preserve"> sp. are an important food source for charismatic marine predators, such as turtles </w:t>
            </w:r>
            <w:r>
              <w:rPr>
                <w:rFonts w:ascii="Calibri" w:eastAsia="Times New Roman" w:hAnsi="Calibri" w:cs="Calibri"/>
                <w:color w:val="000000"/>
                <w:lang w:eastAsia="en-GB"/>
              </w:rPr>
              <w:fldChar w:fldCharType="begin">
                <w:fldData xml:space="preserve">PEVuZE5vdGU+PENpdGU+PEF1dGhvcj5XaXRoZXJpbmd0b248L0F1dGhvcj48WWVhcj4yMDAyPC9Z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XaXRoZXJpbmd0b248L0F1dGhvcj48WWVhcj4yMDAyPC9Z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Witherington, 2002, Revelles et al., 2007)</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and sunfish </w:t>
            </w:r>
            <w:r w:rsidR="00C562EB">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Nakamura&lt;/Author&gt;&lt;Year&gt;2014&lt;/Year&gt;&lt;RecNum&gt;67&lt;/RecNum&gt;&lt;DisplayText&gt;(Nakamura and Sato, 2014)&lt;/DisplayText&gt;&lt;record&gt;&lt;rec-number&gt;429&lt;/rec-number&gt;&lt;foreign-keys&gt;&lt;key app="EN" db-id="w0ex2p09bat9f6et2a7vaeabsa9z2dtdpfd0" timestamp="1596707728"&gt;429&lt;/key&gt;&lt;/foreign-keys&gt;&lt;ref-type name="Journal Article"&gt;17&lt;/ref-type&gt;&lt;contributors&gt;&lt;authors&gt;&lt;author&gt;Nakamura, I.&lt;/author&gt;&lt;author&gt;Sato, K.&lt;/author&gt;&lt;/authors&gt;&lt;/contributors&gt;&lt;titles&gt;&lt;title&gt;&lt;style face="normal" font="default" size="100%"&gt;Ontogenetic shift in foraging habit of ocean sunfish &lt;/style&gt;&lt;style face="italic" font="default" size="100%"&gt;Mola mola &lt;/style&gt;&lt;style face="normal" font="default" size="100%"&gt;from dietary and behavioral studies&lt;/style&gt;&lt;/title&gt;&lt;secondary-title&gt;Marine Biology&lt;/secondary-title&gt;&lt;/titles&gt;&lt;periodical&gt;&lt;full-title&gt;Marine Biology&lt;/full-title&gt;&lt;/periodical&gt;&lt;pages&gt;1263-1273&lt;/pages&gt;&lt;volume&gt;161&lt;/volume&gt;&lt;dates&gt;&lt;year&gt;2014&lt;/year&gt;&lt;/dates&gt;&lt;urls&gt;&lt;/urls&gt;&lt;/record&gt;&lt;/Cite&gt;&lt;/EndNote&gt;</w:instrText>
            </w:r>
            <w:r w:rsidR="00C562EB">
              <w:rPr>
                <w:rFonts w:ascii="Calibri" w:eastAsia="Times New Roman" w:hAnsi="Calibri" w:cs="Calibri"/>
                <w:color w:val="000000"/>
                <w:lang w:eastAsia="en-GB"/>
              </w:rPr>
              <w:fldChar w:fldCharType="separate"/>
            </w:r>
            <w:r w:rsidR="00C562EB">
              <w:rPr>
                <w:rFonts w:ascii="Calibri" w:eastAsia="Times New Roman" w:hAnsi="Calibri" w:cs="Calibri"/>
                <w:noProof/>
                <w:color w:val="000000"/>
                <w:lang w:eastAsia="en-GB"/>
              </w:rPr>
              <w:t>(Nakamura and Sato, 2014)</w:t>
            </w:r>
            <w:r w:rsidR="00C562EB">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for migratory birds such as the sooty shearwater, species of storm-petrel, shearwater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Ribic&lt;/Author&gt;&lt;Year&gt;1997&lt;/Year&gt;&lt;RecNum&gt;376&lt;/RecNum&gt;&lt;DisplayText&gt;(Ribic et al., 1997)&lt;/DisplayText&gt;&lt;record&gt;&lt;rec-number&gt;376&lt;/rec-number&gt;&lt;foreign-keys&gt;&lt;key app="EN" db-id="w0ex2p09bat9f6et2a7vaeabsa9z2dtdpfd0" timestamp="1594630993"&gt;376&lt;/key&gt;&lt;/foreign-keys&gt;&lt;ref-type name="Journal Article"&gt;17&lt;/ref-type&gt;&lt;contributors&gt;&lt;authors&gt;&lt;author&gt;Ribic, Christine A.&lt;/author&gt;&lt;author&gt;Ainley, David G.&lt;/author&gt;&lt;author&gt;Spear, Larry B.&lt;/author&gt;&lt;/authors&gt;&lt;/contributors&gt;&lt;titles&gt;&lt;title&gt;Seabird associations in Pacific equatorial waters&lt;/title&gt;&lt;secondary-title&gt;Ibis&lt;/secondary-title&gt;&lt;/titles&gt;&lt;periodical&gt;&lt;full-title&gt;Ibis&lt;/full-title&gt;&lt;/periodical&gt;&lt;pages&gt;482-487&lt;/pages&gt;&lt;volume&gt;139&lt;/volume&gt;&lt;number&gt;3&lt;/number&gt;&lt;dates&gt;&lt;year&gt;1997&lt;/year&gt;&lt;/dates&gt;&lt;isbn&gt;0019-1019&lt;/isbn&gt;&lt;urls&gt;&lt;related-urls&gt;&lt;url&gt;https://onlinelibrary.wiley.com/doi/abs/10.1111/j.1474-919X.1997.tb04662.x&lt;/url&gt;&lt;/related-urls&gt;&lt;/urls&gt;&lt;electronic-resource-num&gt;10.1111/j.1474-919X.1997.tb04662.x&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Ribic et al., 1997)</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Phalarope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DiGiacomo&lt;/Author&gt;&lt;Year&gt;2002&lt;/Year&gt;&lt;RecNum&gt;377&lt;/RecNum&gt;&lt;DisplayText&gt;(DiGiacomo et al., 2002)&lt;/DisplayText&gt;&lt;record&gt;&lt;rec-number&gt;377&lt;/rec-number&gt;&lt;foreign-keys&gt;&lt;key app="EN" db-id="w0ex2p09bat9f6et2a7vaeabsa9z2dtdpfd0" timestamp="1594631066"&gt;377&lt;/key&gt;&lt;/foreign-keys&gt;&lt;ref-type name="Journal Article"&gt;17&lt;/ref-type&gt;&lt;contributors&gt;&lt;authors&gt;&lt;author&gt;DiGiacomo, Paul M.&lt;/author&gt;&lt;author&gt;Hamner, William M.&lt;/author&gt;&lt;author&gt;Hamner, Peggy P.&lt;/author&gt;&lt;author&gt;Caldeira, Rui M. A.&lt;/author&gt;&lt;/authors&gt;&lt;/contributors&gt;&lt;titles&gt;&lt;title&gt;Phalaropes feeding at a coastal front in Santa Monica Bay, California&lt;/title&gt;&lt;secondary-title&gt;Journal of Marine Systems&lt;/secondary-title&gt;&lt;/titles&gt;&lt;periodical&gt;&lt;full-title&gt;Journal of Marine Systems&lt;/full-title&gt;&lt;/periodical&gt;&lt;pages&gt;199-212&lt;/pages&gt;&lt;volume&gt;37&lt;/volume&gt;&lt;number&gt;1&lt;/number&gt;&lt;keywords&gt;&lt;keyword&gt;Phalaropes&lt;/keyword&gt;&lt;keyword&gt;Oceanic fronts&lt;/keyword&gt;&lt;keyword&gt;Convergence zones&lt;/keyword&gt;&lt;keyword&gt;Neuston&lt;/keyword&gt;&lt;keyword&gt;Surface drifters&lt;/keyword&gt;&lt;keyword&gt;Satellite sensing&lt;/keyword&gt;&lt;keyword&gt;Regional terms&lt;/keyword&gt;&lt;/keywords&gt;&lt;dates&gt;&lt;year&gt;2002&lt;/year&gt;&lt;pub-dates&gt;&lt;date&gt;2002/11/15/&lt;/date&gt;&lt;/pub-dates&gt;&lt;/dates&gt;&lt;isbn&gt;0924-7963&lt;/isbn&gt;&lt;urls&gt;&lt;related-urls&gt;&lt;url&gt;http://www.sciencedirect.com/science/article/pii/S0924796302002026&lt;/url&gt;&lt;/related-urls&gt;&lt;/urls&gt;&lt;electronic-resource-num&gt;https://doi.org/10.1016/S0924-7963(02)00202-6&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DiGiacomo et al., 200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and for commercially important fish species such as tuna </w:t>
            </w:r>
            <w:r>
              <w:rPr>
                <w:rFonts w:ascii="Calibri" w:eastAsia="Times New Roman" w:hAnsi="Calibri" w:cs="Calibri"/>
                <w:color w:val="000000"/>
                <w:lang w:eastAsia="en-GB"/>
              </w:rPr>
              <w:fldChar w:fldCharType="begin">
                <w:fldData xml:space="preserve">PEVuZE5vdGU+PENpdGU+PEF1dGhvcj5UaGllYm90PC9BdXRob3I+PFllYXI+MjAxOTwvWWVhcj48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UaGllYm90PC9BdXRob3I+PFllYXI+MjAxOTwvWWVhcj48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Thiebot and McInnes, 2019, D’Ambra et al., 2015)</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Although not especially nutritious, it is believed they may have essential properties for nutrition of species that consume them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Thiebot&lt;/Author&gt;&lt;Year&gt;2019&lt;/Year&gt;&lt;RecNum&gt;381&lt;/RecNum&gt;&lt;DisplayText&gt;(Thiebot and McInnes, 2019)&lt;/DisplayText&gt;&lt;record&gt;&lt;rec-number&gt;381&lt;/rec-number&gt;&lt;foreign-keys&gt;&lt;key app="EN" db-id="w0ex2p09bat9f6et2a7vaeabsa9z2dtdpfd0" timestamp="1594631266"&gt;381&lt;/key&gt;&lt;/foreign-keys&gt;&lt;ref-type name="Journal Article"&gt;17&lt;/ref-type&gt;&lt;contributors&gt;&lt;authors&gt;&lt;author&gt;Thiebot, Jean-Baptiste&lt;/author&gt;&lt;author&gt;McInnes, Julie C&lt;/author&gt;&lt;/authors&gt;&lt;/contributors&gt;&lt;titles&gt;&lt;title&gt;Why do marine endotherms eat gelatinous prey?&lt;/title&gt;&lt;secondary-title&gt;ICES Journal of Marine Science&lt;/secondary-title&gt;&lt;/titles&gt;&lt;periodical&gt;&lt;full-title&gt;ICES Journal of Marine Science&lt;/full-title&gt;&lt;/periodical&gt;&lt;dates&gt;&lt;year&gt;2019&lt;/year&gt;&lt;/dates&gt;&lt;isbn&gt;1054-3139&lt;/isbn&gt;&lt;urls&gt;&lt;related-urls&gt;&lt;url&gt;https://doi.org/10.1093/icesjms/fsz208&lt;/url&gt;&lt;/related-urls&gt;&lt;/urls&gt;&lt;custom1&gt;fsz208&lt;/custom1&gt;&lt;electronic-resource-num&gt;10.1093/icesjms/fsz208&lt;/electronic-resource-num&gt;&lt;access-date&gt;1/22/2020&lt;/access-date&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Thiebot and McInnes, 2019)</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addition, when </w:t>
            </w:r>
            <w:proofErr w:type="spellStart"/>
            <w:r w:rsidRPr="003E7873">
              <w:rPr>
                <w:rFonts w:ascii="Calibri" w:eastAsia="Times New Roman" w:hAnsi="Calibri" w:cs="Calibri"/>
                <w:i/>
                <w:color w:val="000000"/>
                <w:lang w:eastAsia="en-GB"/>
              </w:rPr>
              <w:t>Vellela</w:t>
            </w:r>
            <w:proofErr w:type="spellEnd"/>
            <w:r>
              <w:rPr>
                <w:rFonts w:ascii="Calibri" w:eastAsia="Times New Roman" w:hAnsi="Calibri" w:cs="Calibri"/>
                <w:color w:val="000000"/>
                <w:lang w:eastAsia="en-GB"/>
              </w:rPr>
              <w:t xml:space="preserve"> sp. are stranded inshore, they are also known to provide nutrition to shore species including birds and crab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Purcell&lt;/Author&gt;&lt;Year&gt;2012&lt;/Year&gt;&lt;RecNum&gt;383&lt;/RecNum&gt;&lt;DisplayText&gt;(Purcell et al., 2012, Phillips et al., 2017)&lt;/DisplayText&gt;&lt;record&gt;&lt;rec-number&gt;383&lt;/rec-number&gt;&lt;foreign-keys&gt;&lt;key app="EN" db-id="w0ex2p09bat9f6et2a7vaeabsa9z2dtdpfd0" timestamp="1594631266"&gt;383&lt;/key&gt;&lt;/foreign-keys&gt;&lt;ref-type name="Journal Article"&gt;17&lt;/ref-type&gt;&lt;contributors&gt;&lt;authors&gt;&lt;author&gt;Purcell, Jennifer E.&lt;/author&gt;&lt;author&gt;Clarkin, Emmett&lt;/author&gt;&lt;author&gt;Doyle, Thomas K.&lt;/author&gt;&lt;/authors&gt;&lt;/contributors&gt;&lt;titles&gt;&lt;title&gt;Foods of Velella velella (Cnidaria: Hydrozoa) in algal rafts and its distribution in Irish seas&lt;/title&gt;&lt;secondary-title&gt;Hydrobiologia&lt;/secondary-title&gt;&lt;/titles&gt;&lt;periodical&gt;&lt;full-title&gt;Hydrobiologia&lt;/full-title&gt;&lt;/periodical&gt;&lt;pages&gt;47-55&lt;/pages&gt;&lt;volume&gt;690&lt;/volume&gt;&lt;number&gt;1&lt;/number&gt;&lt;dates&gt;&lt;year&gt;2012&lt;/year&gt;&lt;pub-dates&gt;&lt;date&gt;July 01&lt;/date&gt;&lt;/pub-dates&gt;&lt;/dates&gt;&lt;isbn&gt;1573-5117&lt;/isbn&gt;&lt;label&gt;Purcell2012&lt;/label&gt;&lt;work-type&gt;journal article&lt;/work-type&gt;&lt;urls&gt;&lt;related-urls&gt;&lt;url&gt;https://doi.org/10.1007/s10750-012-1052-x&lt;/url&gt;&lt;/related-urls&gt;&lt;/urls&gt;&lt;electronic-resource-num&gt;10.1007/s10750-012-1052-x&lt;/electronic-resource-num&gt;&lt;/record&gt;&lt;/Cite&gt;&lt;Cite&gt;&lt;Author&gt;Phillips&lt;/Author&gt;&lt;Year&gt;2017&lt;/Year&gt;&lt;RecNum&gt;384&lt;/RecNum&gt;&lt;record&gt;&lt;rec-number&gt;384&lt;/rec-number&gt;&lt;foreign-keys&gt;&lt;key app="EN" db-id="w0ex2p09bat9f6et2a7vaeabsa9z2dtdpfd0" timestamp="1594631266"&gt;384&lt;/key&gt;&lt;/foreign-keys&gt;&lt;ref-type name="Journal Article"&gt;17&lt;/ref-type&gt;&lt;contributors&gt;&lt;authors&gt;&lt;author&gt;Phillips, N.&lt;/author&gt;&lt;author&gt;Eagling, L.&lt;/author&gt;&lt;author&gt;Harrod, C.&lt;/author&gt;&lt;author&gt;Reid, N.&lt;/author&gt;&lt;/authors&gt;&lt;/contributors&gt;&lt;titles&gt;&lt;title&gt;Quacks snack on smacks: mallard ducks (Anas platyrhynchos) observed feeding on hydrozoans (Velella velella)&lt;/title&gt;&lt;secondary-title&gt;Plankton and Benthos Research&lt;/secondary-title&gt;&lt;/titles&gt;&lt;periodical&gt;&lt;full-title&gt;Plankton and Benthos Research&lt;/full-title&gt;&lt;/periodical&gt;&lt;pages&gt;143-144&lt;/pages&gt;&lt;volume&gt;12&lt;/volume&gt;&lt;dates&gt;&lt;year&gt;2017&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Purcell et al., 2012, Phillips et al., 2017)</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w:t>
            </w:r>
          </w:p>
          <w:p w14:paraId="331E050E" w14:textId="21B4B34B" w:rsidR="00EF6538" w:rsidRDefault="00EF6538" w:rsidP="00EF6538">
            <w:pPr>
              <w:spacing w:after="0" w:line="240" w:lineRule="auto"/>
              <w:rPr>
                <w:rFonts w:ascii="Calibri" w:eastAsia="Times New Roman" w:hAnsi="Calibri" w:cs="Calibri"/>
                <w:color w:val="000000"/>
                <w:lang w:eastAsia="en-GB"/>
              </w:rPr>
            </w:pPr>
          </w:p>
          <w:p w14:paraId="5A0C9952" w14:textId="76190530" w:rsidR="00570996" w:rsidRPr="00285D64" w:rsidRDefault="00EF6538" w:rsidP="00EF6538">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 xml:space="preserve">Secondly, the neuston provide a pelagic refugia and substrate, thus physically creating habitat in the open ocean </w:t>
            </w:r>
            <w:r w:rsidR="00570996"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Doyle&lt;/Author&gt;&lt;Year&gt;2014&lt;/Year&gt;&lt;RecNum&gt;385&lt;/RecNum&gt;&lt;DisplayText&gt;(Doyle et al., 2014, Lynam and Brierley, 2007)&lt;/DisplayText&gt;&lt;record&gt;&lt;rec-number&gt;385&lt;/rec-number&gt;&lt;foreign-keys&gt;&lt;key app="EN" db-id="w0ex2p09bat9f6et2a7vaeabsa9z2dtdpfd0" timestamp="1594631266"&gt;385&lt;/key&gt;&lt;/foreign-keys&gt;&lt;ref-type name="Book Section"&gt;5&lt;/ref-type&gt;&lt;contributors&gt;&lt;authors&gt;&lt;author&gt;Doyle, Thomas K.&lt;/author&gt;&lt;author&gt;Hays, Graeme C.&lt;/author&gt;&lt;author&gt;Harrod, Chris&lt;/author&gt;&lt;author&gt;Houghton, Jonathan D. R.&lt;/author&gt;&lt;/authors&gt;&lt;secondary-authors&gt;&lt;author&gt;Pitt, Kylie A.&lt;/author&gt;&lt;author&gt;Lucas, Cathy H.&lt;/author&gt;&lt;/secondary-authors&gt;&lt;/contributors&gt;&lt;titles&gt;&lt;title&gt;Ecological and Societal Benefits of Jellyfish&lt;/title&gt;&lt;secondary-title&gt;Jellyfish Blooms&lt;/secondary-title&gt;&lt;/titles&gt;&lt;pages&gt;105-127&lt;/pages&gt;&lt;dates&gt;&lt;year&gt;2014&lt;/year&gt;&lt;/dates&gt;&lt;pub-location&gt;Dordrecht&lt;/pub-location&gt;&lt;publisher&gt;Springer Netherlands&lt;/publisher&gt;&lt;isbn&gt;978-94-007-7015-7&lt;/isbn&gt;&lt;label&gt;Doyle2014&lt;/label&gt;&lt;urls&gt;&lt;related-urls&gt;&lt;url&gt;https://doi.org/10.1007/978-94-007-7015-7_5&lt;/url&gt;&lt;/related-urls&gt;&lt;/urls&gt;&lt;electronic-resource-num&gt;10.1007/978-94-007-7015-7_5&lt;/electronic-resource-num&gt;&lt;/record&gt;&lt;/Cite&gt;&lt;Cite&gt;&lt;Author&gt;Lynam&lt;/Author&gt;&lt;Year&gt;2007&lt;/Year&gt;&lt;RecNum&gt;386&lt;/RecNum&gt;&lt;record&gt;&lt;rec-number&gt;386&lt;/rec-number&gt;&lt;foreign-keys&gt;&lt;key app="EN" db-id="w0ex2p09bat9f6et2a7vaeabsa9z2dtdpfd0" timestamp="1594631266"&gt;386&lt;/key&gt;&lt;/foreign-keys&gt;&lt;ref-type name="Journal Article"&gt;17&lt;/ref-type&gt;&lt;contributors&gt;&lt;authors&gt;&lt;author&gt;Lynam, Christopher&lt;/author&gt;&lt;author&gt;Brierley, Andrew&lt;/author&gt;&lt;/authors&gt;&lt;/contributors&gt;&lt;titles&gt;&lt;title&gt;Enhanced survival of 0-group gadoid fish under jellyfish umbrellas&lt;/title&gt;&lt;secondary-title&gt;Marine Biology&lt;/secondary-title&gt;&lt;/titles&gt;&lt;periodical&gt;&lt;full-title&gt;Marine Biology&lt;/full-title&gt;&lt;/periodical&gt;&lt;pages&gt;1397-1401&lt;/pages&gt;&lt;volume&gt;150&lt;/volume&gt;&lt;dates&gt;&lt;year&gt;2007&lt;/year&gt;&lt;pub-dates&gt;&lt;date&gt;03/01&lt;/date&gt;&lt;/pub-dates&gt;&lt;/dates&gt;&lt;urls&gt;&lt;/urls&gt;&lt;electronic-resource-num&gt;10.1007/s00227-006-0429-7&lt;/electronic-resource-num&gt;&lt;/record&gt;&lt;/Cite&gt;&lt;/EndNote&gt;</w:instrText>
            </w:r>
            <w:r w:rsidR="00570996"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Doyle et al., 2014, Lynam and Brierley, 2007)</w:t>
            </w:r>
            <w:r w:rsidR="00570996"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Juvenile fish, both pelagic and deep sea benthic, aggregate around neuston and are thought to benefit from both associated shelter and food. Neuston can act as fish aggregating objects and enhance productivity in their surroundings </w:t>
            </w:r>
            <w:r w:rsidR="00570996"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Thiel&lt;/Author&gt;&lt;Year&gt;2005&lt;/Year&gt;&lt;RecNum&gt;378&lt;/RecNum&gt;&lt;DisplayText&gt;(Thiel and Gutow, 2005)&lt;/DisplayText&gt;&lt;record&gt;&lt;rec-number&gt;378&lt;/rec-number&gt;&lt;foreign-keys&gt;&lt;key app="EN" db-id="w0ex2p09bat9f6et2a7vaeabsa9z2dtdpfd0" timestamp="1594631266"&gt;378&lt;/key&gt;&lt;/foreign-keys&gt;&lt;ref-type name="Journal Article"&gt;17&lt;/ref-type&gt;&lt;contributors&gt;&lt;authors&gt;&lt;author&gt;Thiel, M.&lt;/author&gt;&lt;author&gt;Gutow, L.&lt;/author&gt;&lt;/authors&gt;&lt;/contributors&gt;&lt;titles&gt;&lt;title&gt;The ecology of rafting in the marine environment. II. The rafting organisms and community.&lt;/title&gt;&lt;secondary-title&gt;Oceanography and Marine Biology: An Annual Review&lt;/secondary-title&gt;&lt;/titles&gt;&lt;periodical&gt;&lt;full-title&gt;Oceanography and Marine Biology: An Annual Review&lt;/full-title&gt;&lt;/periodical&gt;&lt;pages&gt;279-418&lt;/pages&gt;&lt;volume&gt;43&lt;/volume&gt;&lt;dates&gt;&lt;year&gt;2005&lt;/year&gt;&lt;/dates&gt;&lt;urls&gt;&lt;/urls&gt;&lt;/record&gt;&lt;/Cite&gt;&lt;/EndNote&gt;</w:instrText>
            </w:r>
            <w:r w:rsidR="00570996"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Thiel and Gutow, 2005)</w:t>
            </w:r>
            <w:r w:rsidR="00570996"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Larger neuston also act as a substrate for a variety of organisms, for example the </w:t>
            </w:r>
            <w:proofErr w:type="spellStart"/>
            <w:r w:rsidRPr="52CCCAAE">
              <w:rPr>
                <w:rFonts w:ascii="Calibri" w:eastAsia="Times New Roman" w:hAnsi="Calibri" w:cs="Calibri"/>
                <w:color w:val="000000" w:themeColor="text1"/>
                <w:lang w:eastAsia="en-GB"/>
              </w:rPr>
              <w:t>megalopae</w:t>
            </w:r>
            <w:proofErr w:type="spellEnd"/>
            <w:r w:rsidRPr="52CCCAAE">
              <w:rPr>
                <w:rFonts w:ascii="Calibri" w:eastAsia="Times New Roman" w:hAnsi="Calibri" w:cs="Calibri"/>
                <w:color w:val="000000" w:themeColor="text1"/>
                <w:lang w:eastAsia="en-GB"/>
              </w:rPr>
              <w:t xml:space="preserve"> of commercially important crab species, which is transported on </w:t>
            </w:r>
            <w:r w:rsidRPr="52CCCAAE">
              <w:rPr>
                <w:rFonts w:ascii="Calibri" w:eastAsia="Times New Roman" w:hAnsi="Calibri" w:cs="Calibri"/>
                <w:i/>
                <w:iCs/>
                <w:color w:val="000000" w:themeColor="text1"/>
                <w:lang w:eastAsia="en-GB"/>
              </w:rPr>
              <w:t>Velella</w:t>
            </w:r>
            <w:r w:rsidRPr="52CCCAAE">
              <w:rPr>
                <w:rFonts w:ascii="Calibri" w:eastAsia="Times New Roman" w:hAnsi="Calibri" w:cs="Calibri"/>
                <w:color w:val="000000" w:themeColor="text1"/>
                <w:lang w:eastAsia="en-GB"/>
              </w:rPr>
              <w:t xml:space="preserve"> </w:t>
            </w:r>
            <w:proofErr w:type="spellStart"/>
            <w:r w:rsidRPr="52CCCAAE">
              <w:rPr>
                <w:rFonts w:ascii="Calibri" w:eastAsia="Times New Roman" w:hAnsi="Calibri" w:cs="Calibri"/>
                <w:color w:val="000000" w:themeColor="text1"/>
                <w:lang w:eastAsia="en-GB"/>
              </w:rPr>
              <w:t>sp</w:t>
            </w:r>
            <w:proofErr w:type="spellEnd"/>
            <w:r w:rsidRPr="52CCCAAE">
              <w:rPr>
                <w:rFonts w:ascii="Calibri" w:eastAsia="Times New Roman" w:hAnsi="Calibri" w:cs="Calibri"/>
                <w:color w:val="000000" w:themeColor="text1"/>
                <w:lang w:eastAsia="en-GB"/>
              </w:rPr>
              <w:t xml:space="preserve"> </w:t>
            </w:r>
            <w:r w:rsidR="00570996"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Purcell&lt;/Author&gt;&lt;Year&gt;2012&lt;/Year&gt;&lt;RecNum&gt;383&lt;/RecNum&gt;&lt;DisplayText&gt;(Purcell et al., 2012)&lt;/DisplayText&gt;&lt;record&gt;&lt;rec-number&gt;383&lt;/rec-number&gt;&lt;foreign-keys&gt;&lt;key app="EN" db-id="w0ex2p09bat9f6et2a7vaeabsa9z2dtdpfd0" timestamp="1594631266"&gt;383&lt;/key&gt;&lt;/foreign-keys&gt;&lt;ref-type name="Journal Article"&gt;17&lt;/ref-type&gt;&lt;contributors&gt;&lt;authors&gt;&lt;author&gt;Purcell, Jennifer E.&lt;/author&gt;&lt;author&gt;Clarkin, Emmett&lt;/author&gt;&lt;author&gt;Doyle, Thomas K.&lt;/author&gt;&lt;/authors&gt;&lt;/contributors&gt;&lt;titles&gt;&lt;title&gt;Foods of Velella velella (Cnidaria: Hydrozoa) in algal rafts and its distribution in Irish seas&lt;/title&gt;&lt;secondary-title&gt;Hydrobiologia&lt;/secondary-title&gt;&lt;/titles&gt;&lt;periodical&gt;&lt;full-title&gt;Hydrobiologia&lt;/full-title&gt;&lt;/periodical&gt;&lt;pages&gt;47-55&lt;/pages&gt;&lt;volume&gt;690&lt;/volume&gt;&lt;number&gt;1&lt;/number&gt;&lt;dates&gt;&lt;year&gt;2012&lt;/year&gt;&lt;pub-dates&gt;&lt;date&gt;July 01&lt;/date&gt;&lt;/pub-dates&gt;&lt;/dates&gt;&lt;isbn&gt;1573-5117&lt;/isbn&gt;&lt;label&gt;Purcell2012&lt;/label&gt;&lt;work-type&gt;journal article&lt;/work-type&gt;&lt;urls&gt;&lt;related-urls&gt;&lt;url&gt;https://doi.org/10.1007/s10750-012-1052-x&lt;/url&gt;&lt;/related-urls&gt;&lt;/urls&gt;&lt;electronic-resource-num&gt;10.1007/s10750-012-1052-x&lt;/electronic-resource-num&gt;&lt;/record&gt;&lt;/Cite&gt;&lt;/EndNote&gt;</w:instrText>
            </w:r>
            <w:r w:rsidR="00570996"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Purcell et al., 2012)</w:t>
            </w:r>
            <w:r w:rsidR="00570996"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Floating clumps of seaweed also provides important habitat for juvenile fish species </w:t>
            </w:r>
            <w:r w:rsidR="00570996"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Vandendriessche&lt;/Author&gt;&lt;Year&gt;2007&lt;/Year&gt;&lt;RecNum&gt;67&lt;/RecNum&gt;&lt;DisplayText&gt;(Vandendriessche et al., 2007)&lt;/DisplayText&gt;&lt;record&gt;&lt;rec-number&gt;67&lt;/rec-number&gt;&lt;foreign-keys&gt;&lt;key app="EN" db-id="w0ex2p09bat9f6et2a7vaeabsa9z2dtdpfd0" timestamp="0"&gt;67&lt;/key&gt;&lt;/foreign-keys&gt;&lt;ref-type name="Journal Article"&gt;17&lt;/ref-type&gt;&lt;contributors&gt;&lt;authors&gt;&lt;author&gt;Vandendriessche, Sofie&lt;/author&gt;&lt;author&gt;Messiaen, Marlies&lt;/author&gt;&lt;author&gt;O&amp;apos;Flynn, Sarah&lt;/author&gt;&lt;author&gt;Vincx, Magda&lt;/author&gt;&lt;author&gt;Degraer, Steven&lt;/author&gt;&lt;/authors&gt;&lt;/contributors&gt;&lt;titles&gt;&lt;title&gt;Hiding and feeding in floating seaweed: Floating seaweed clumps as possible refuges or feeding grounds for fishes&lt;/title&gt;&lt;secondary-title&gt;Estuarine, Coastal and Shelf Science&lt;/secondary-title&gt;&lt;/titles&gt;&lt;pages&gt;691-703&lt;/pages&gt;&lt;volume&gt;71&lt;/volume&gt;&lt;number&gt;3&lt;/number&gt;&lt;keywords&gt;&lt;keyword&gt;juvenile fish&lt;/keyword&gt;&lt;keyword&gt;floating seaweed&lt;/keyword&gt;&lt;keyword&gt;refuge&lt;/keyword&gt;&lt;keyword&gt;North Sea&lt;/keyword&gt;&lt;/keywords&gt;&lt;dates&gt;&lt;year&gt;2007&lt;/year&gt;&lt;pub-dates&gt;&lt;date&gt;2007/02/01/&lt;/date&gt;&lt;/pub-dates&gt;&lt;/dates&gt;&lt;isbn&gt;0272-7714&lt;/isbn&gt;&lt;urls&gt;&lt;related-urls&gt;&lt;url&gt;http://www.sciencedirect.com/science/article/pii/S027277140600432X&lt;/url&gt;&lt;/related-urls&gt;&lt;/urls&gt;&lt;electronic-resource-num&gt;https://doi.org/10.1016/j.ecss.2006.09.017&lt;/electronic-resource-num&gt;&lt;/record&gt;&lt;/Cite&gt;&lt;/EndNote&gt;</w:instrText>
            </w:r>
            <w:r w:rsidR="00570996"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Vandendriessche et al., 2007)</w:t>
            </w:r>
            <w:r w:rsidR="00570996"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support more abundant and biodiverse assemblages of fish </w:t>
            </w:r>
            <w:r w:rsidR="00570996"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Casazza&lt;/Author&gt;&lt;Year&gt;2008&lt;/Year&gt;&lt;RecNum&gt;401&lt;/RecNum&gt;&lt;DisplayText&gt;(Casazza and Ross, 2008)&lt;/DisplayText&gt;&lt;record&gt;&lt;rec-number&gt;401&lt;/rec-number&gt;&lt;foreign-keys&gt;&lt;key app="EN" db-id="w0ex2p09bat9f6et2a7vaeabsa9z2dtdpfd0" timestamp="1594654029"&gt;401&lt;/key&gt;&lt;/foreign-keys&gt;&lt;ref-type name="Journal Article"&gt;17&lt;/ref-type&gt;&lt;contributors&gt;&lt;authors&gt;&lt;author&gt;Casazza, Tara&lt;/author&gt;&lt;author&gt;Ross, Steve&lt;/author&gt;&lt;/authors&gt;&lt;/contributors&gt;&lt;titles&gt;&lt;title&gt;Fishes associated with pelagic Sargassum and open water lacking Sargassum in the Gulf Stream off North Carolina&lt;/title&gt;&lt;secondary-title&gt;Fishery Bulletin&lt;/secondary-title&gt;&lt;/titles&gt;&lt;periodical&gt;&lt;full-title&gt;Fishery Bulletin&lt;/full-title&gt;&lt;/periodical&gt;&lt;volume&gt;106&lt;/volume&gt;&lt;dates&gt;&lt;year&gt;2008&lt;/year&gt;&lt;pub-dates&gt;&lt;date&gt;10/01&lt;/date&gt;&lt;/pub-dates&gt;&lt;/dates&gt;&lt;urls&gt;&lt;/urls&gt;&lt;/record&gt;&lt;/Cite&gt;&lt;/EndNote&gt;</w:instrText>
            </w:r>
            <w:r w:rsidR="00570996"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Casazza and Ross, 2008)</w:t>
            </w:r>
            <w:r w:rsidR="00570996"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and support juvenile turtle populations </w:t>
            </w:r>
            <w:r w:rsidR="00570996"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Witherington&lt;/Author&gt;&lt;Year&gt;2002&lt;/Year&gt;&lt;RecNum&gt;402&lt;/RecNum&gt;&lt;DisplayText&gt;(Witherington, 2002)&lt;/DisplayText&gt;&lt;record&gt;&lt;rec-number&gt;402&lt;/rec-number&gt;&lt;foreign-keys&gt;&lt;key app="EN" db-id="w0ex2p09bat9f6et2a7vaeabsa9z2dtdpfd0" timestamp="1594654119"&gt;402&lt;/key&gt;&lt;/foreign-keys&gt;&lt;ref-type name="Journal Article"&gt;17&lt;/ref-type&gt;&lt;contributors&gt;&lt;authors&gt;&lt;author&gt;Witherington, B.&lt;/author&gt;&lt;/authors&gt;&lt;/contributors&gt;&lt;titles&gt;&lt;title&gt;Ecology of neonate loggerhead turtles inhabiting lines of downwelling near a Gulf Stream front&lt;/title&gt;&lt;secondary-title&gt;Marine Biology&lt;/secondary-title&gt;&lt;/titles&gt;&lt;periodical&gt;&lt;full-title&gt;Marine Biology&lt;/full-title&gt;&lt;/periodical&gt;&lt;pages&gt;843-853&lt;/pages&gt;&lt;volume&gt;140&lt;/volume&gt;&lt;number&gt;4&lt;/number&gt;&lt;dates&gt;&lt;year&gt;2002&lt;/year&gt;&lt;pub-dates&gt;&lt;date&gt;2002/04/01&lt;/date&gt;&lt;/pub-dates&gt;&lt;/dates&gt;&lt;isbn&gt;1432-1793&lt;/isbn&gt;&lt;urls&gt;&lt;related-urls&gt;&lt;url&gt;https://doi.org/10.1007/s00227-001-0737-x&lt;/url&gt;&lt;/related-urls&gt;&lt;/urls&gt;&lt;electronic-resource-num&gt;10.1007/s00227-001-0737-x&lt;/electronic-resource-num&gt;&lt;/record&gt;&lt;/Cite&gt;&lt;/EndNote&gt;</w:instrText>
            </w:r>
            <w:r w:rsidR="00570996"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Witherington, 2002)</w:t>
            </w:r>
            <w:r w:rsidR="00570996" w:rsidRPr="52CCCAAE">
              <w:rPr>
                <w:rFonts w:ascii="Calibri" w:eastAsia="Times New Roman" w:hAnsi="Calibri" w:cs="Calibri"/>
                <w:color w:val="000000" w:themeColor="text1"/>
                <w:lang w:eastAsia="en-GB"/>
              </w:rPr>
              <w:fldChar w:fldCharType="end"/>
            </w:r>
          </w:p>
        </w:tc>
        <w:tc>
          <w:tcPr>
            <w:tcW w:w="3686" w:type="dxa"/>
          </w:tcPr>
          <w:p w14:paraId="4F2A090D" w14:textId="1381AFF1"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Losses to biomass and abundance are likely to be the most important factors in preventing the benefits of this service to commercially important and migratory species.</w:t>
            </w:r>
          </w:p>
        </w:tc>
        <w:tc>
          <w:tcPr>
            <w:tcW w:w="1195" w:type="dxa"/>
          </w:tcPr>
          <w:p w14:paraId="37799051" w14:textId="0EB3CC8C" w:rsidR="00EF6538" w:rsidRDefault="00EF6538" w:rsidP="00EF6538">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Function</w:t>
            </w:r>
            <w:r w:rsidR="1306AC63" w:rsidRPr="52CCCAAE">
              <w:rPr>
                <w:rFonts w:ascii="Calibri" w:eastAsia="Times New Roman" w:hAnsi="Calibri" w:cs="Calibri"/>
                <w:color w:val="000000" w:themeColor="text1"/>
                <w:lang w:eastAsia="en-GB"/>
              </w:rPr>
              <w:t>, Actual use</w:t>
            </w:r>
          </w:p>
        </w:tc>
      </w:tr>
      <w:tr w:rsidR="00EF6538" w:rsidRPr="00285D64" w14:paraId="30BDBF30" w14:textId="4DA23942" w:rsidTr="007A7D87">
        <w:trPr>
          <w:trHeight w:val="690"/>
        </w:trPr>
        <w:tc>
          <w:tcPr>
            <w:tcW w:w="1838" w:type="dxa"/>
            <w:shd w:val="clear" w:color="auto" w:fill="FFE599" w:themeFill="accent4" w:themeFillTint="66"/>
            <w:hideMark/>
          </w:tcPr>
          <w:p w14:paraId="20345122" w14:textId="44B93724"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lastRenderedPageBreak/>
              <w:t xml:space="preserve">R&amp;M: Gene </w:t>
            </w:r>
            <w:r w:rsidR="00512693" w:rsidRPr="52CCCAAE">
              <w:rPr>
                <w:rFonts w:ascii="Calibri" w:eastAsia="Times New Roman" w:hAnsi="Calibri" w:cs="Calibri"/>
                <w:b/>
                <w:bCs/>
                <w:color w:val="000000" w:themeColor="text1"/>
                <w:sz w:val="20"/>
                <w:szCs w:val="20"/>
                <w:lang w:eastAsia="en-GB"/>
              </w:rPr>
              <w:t>p</w:t>
            </w:r>
            <w:r w:rsidRPr="52CCCAAE">
              <w:rPr>
                <w:rFonts w:ascii="Calibri" w:eastAsia="Times New Roman" w:hAnsi="Calibri" w:cs="Calibri"/>
                <w:b/>
                <w:bCs/>
                <w:color w:val="000000" w:themeColor="text1"/>
                <w:sz w:val="20"/>
                <w:szCs w:val="20"/>
                <w:lang w:eastAsia="en-GB"/>
              </w:rPr>
              <w:t xml:space="preserve">ool </w:t>
            </w:r>
            <w:r w:rsidR="00512693" w:rsidRPr="52CCCAAE">
              <w:rPr>
                <w:rFonts w:ascii="Calibri" w:eastAsia="Times New Roman" w:hAnsi="Calibri" w:cs="Calibri"/>
                <w:b/>
                <w:bCs/>
                <w:color w:val="000000" w:themeColor="text1"/>
                <w:sz w:val="20"/>
                <w:szCs w:val="20"/>
                <w:lang w:eastAsia="en-GB"/>
              </w:rPr>
              <w:t>p</w:t>
            </w:r>
            <w:r w:rsidRPr="52CCCAAE">
              <w:rPr>
                <w:rFonts w:ascii="Calibri" w:eastAsia="Times New Roman" w:hAnsi="Calibri" w:cs="Calibri"/>
                <w:b/>
                <w:bCs/>
                <w:color w:val="000000" w:themeColor="text1"/>
                <w:sz w:val="20"/>
                <w:szCs w:val="20"/>
                <w:lang w:eastAsia="en-GB"/>
              </w:rPr>
              <w:t>rotection</w:t>
            </w:r>
          </w:p>
          <w:p w14:paraId="3B877D7C" w14:textId="31BA9EB4" w:rsidR="00EF6538" w:rsidRPr="00285D64" w:rsidRDefault="16049E38"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5C1B63E5" w14:textId="19D587FB" w:rsidR="00EF6538" w:rsidRPr="00285D64" w:rsidRDefault="16049E38"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581DB578" w14:textId="7BD55373"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06C78ECB" w14:textId="5F8EBA0F" w:rsidR="00EF6538" w:rsidRPr="00570996" w:rsidRDefault="00EF6538" w:rsidP="52CCCAAE">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This service involves the protection of genes and species in nature. All species contribute to this service to protect genetic diversity for future generations and genetic insurance. The neuston contribute to this directly through their own genetic diversity</w:t>
            </w:r>
            <w:r w:rsidR="5ADA009C" w:rsidRPr="52CCCAAE">
              <w:rPr>
                <w:rFonts w:ascii="Calibri" w:eastAsia="Times New Roman" w:hAnsi="Calibri" w:cs="Calibri"/>
                <w:color w:val="000000" w:themeColor="text1"/>
                <w:lang w:eastAsia="en-GB"/>
              </w:rPr>
              <w:t>, including the presence of endemic species</w:t>
            </w:r>
            <w:r w:rsidRPr="52CCCAAE">
              <w:rPr>
                <w:rFonts w:ascii="Calibri" w:eastAsia="Times New Roman" w:hAnsi="Calibri" w:cs="Calibri"/>
                <w:color w:val="000000" w:themeColor="text1"/>
                <w:lang w:eastAsia="en-GB"/>
              </w:rPr>
              <w:t xml:space="preserve">. </w:t>
            </w:r>
            <w:r w:rsidR="518E29CE" w:rsidRPr="52CCCAAE">
              <w:rPr>
                <w:rFonts w:ascii="Calibri" w:eastAsia="Times New Roman" w:hAnsi="Calibri" w:cs="Calibri"/>
                <w:color w:val="000000" w:themeColor="text1"/>
                <w:lang w:eastAsia="en-GB"/>
              </w:rPr>
              <w:t>For example, the</w:t>
            </w:r>
            <w:r w:rsidR="518E29CE" w:rsidRPr="52CCCAAE">
              <w:rPr>
                <w:rFonts w:ascii="Calibri" w:eastAsia="Times New Roman" w:hAnsi="Calibri" w:cs="Calibri"/>
                <w:i/>
                <w:iCs/>
                <w:color w:val="000000" w:themeColor="text1"/>
                <w:lang w:eastAsia="en-GB"/>
              </w:rPr>
              <w:t xml:space="preserve"> Sargassum </w:t>
            </w:r>
            <w:r w:rsidR="518E29CE" w:rsidRPr="52CCCAAE">
              <w:rPr>
                <w:rFonts w:ascii="Calibri" w:eastAsia="Times New Roman" w:hAnsi="Calibri" w:cs="Calibri"/>
                <w:color w:val="000000" w:themeColor="text1"/>
                <w:lang w:eastAsia="en-GB"/>
              </w:rPr>
              <w:t>fish (</w:t>
            </w:r>
            <w:proofErr w:type="spellStart"/>
            <w:r w:rsidR="518E29CE" w:rsidRPr="52CCCAAE">
              <w:rPr>
                <w:rFonts w:ascii="Calibri" w:eastAsia="Times New Roman" w:hAnsi="Calibri" w:cs="Calibri"/>
                <w:i/>
                <w:iCs/>
                <w:color w:val="000000" w:themeColor="text1"/>
                <w:lang w:eastAsia="en-GB"/>
              </w:rPr>
              <w:t>Histrio</w:t>
            </w:r>
            <w:proofErr w:type="spellEnd"/>
            <w:r w:rsidR="518E29CE" w:rsidRPr="52CCCAAE">
              <w:rPr>
                <w:rFonts w:ascii="Calibri" w:eastAsia="Times New Roman" w:hAnsi="Calibri" w:cs="Calibri"/>
                <w:i/>
                <w:iCs/>
                <w:color w:val="000000" w:themeColor="text1"/>
                <w:lang w:eastAsia="en-GB"/>
              </w:rPr>
              <w:t xml:space="preserve"> </w:t>
            </w:r>
            <w:proofErr w:type="spellStart"/>
            <w:r w:rsidR="518E29CE" w:rsidRPr="52CCCAAE">
              <w:rPr>
                <w:rFonts w:ascii="Calibri" w:eastAsia="Times New Roman" w:hAnsi="Calibri" w:cs="Calibri"/>
                <w:i/>
                <w:iCs/>
                <w:color w:val="000000" w:themeColor="text1"/>
                <w:lang w:eastAsia="en-GB"/>
              </w:rPr>
              <w:t>histrio</w:t>
            </w:r>
            <w:proofErr w:type="spellEnd"/>
            <w:r w:rsidR="518E29CE" w:rsidRPr="52CCCAAE">
              <w:rPr>
                <w:rFonts w:ascii="Calibri" w:eastAsia="Times New Roman" w:hAnsi="Calibri" w:cs="Calibri"/>
                <w:color w:val="000000" w:themeColor="text1"/>
                <w:lang w:eastAsia="en-GB"/>
              </w:rPr>
              <w:t xml:space="preserve">) is a species of frog fish that spends its entire life associated with </w:t>
            </w:r>
            <w:r w:rsidR="518E29CE" w:rsidRPr="52CCCAAE">
              <w:rPr>
                <w:rFonts w:ascii="Calibri" w:eastAsia="Times New Roman" w:hAnsi="Calibri" w:cs="Calibri"/>
                <w:i/>
                <w:iCs/>
                <w:color w:val="000000" w:themeColor="text1"/>
                <w:lang w:eastAsia="en-GB"/>
              </w:rPr>
              <w:t xml:space="preserve">Sargassum </w:t>
            </w:r>
            <w:r w:rsidR="518E29CE" w:rsidRPr="52CCCAAE">
              <w:rPr>
                <w:rFonts w:ascii="Calibri" w:eastAsia="Times New Roman" w:hAnsi="Calibri" w:cs="Calibri"/>
                <w:color w:val="000000" w:themeColor="text1"/>
                <w:lang w:eastAsia="en-GB"/>
              </w:rPr>
              <w:t>beds. The species has also evolved to have appendages that resemble the</w:t>
            </w:r>
            <w:r w:rsidR="518E29CE" w:rsidRPr="52CCCAAE">
              <w:rPr>
                <w:rFonts w:ascii="Calibri" w:eastAsia="Times New Roman" w:hAnsi="Calibri" w:cs="Calibri"/>
                <w:i/>
                <w:iCs/>
                <w:color w:val="000000" w:themeColor="text1"/>
                <w:lang w:eastAsia="en-GB"/>
              </w:rPr>
              <w:t xml:space="preserve"> Sargassum</w:t>
            </w:r>
            <w:r w:rsidR="518E29CE" w:rsidRPr="52CCCAAE">
              <w:rPr>
                <w:rFonts w:ascii="Calibri" w:eastAsia="Times New Roman" w:hAnsi="Calibri" w:cs="Calibri"/>
                <w:color w:val="000000" w:themeColor="text1"/>
                <w:lang w:eastAsia="en-GB"/>
              </w:rPr>
              <w:t xml:space="preserve"> seaweed </w:t>
            </w:r>
            <w:r w:rsidR="518E29CE" w:rsidRPr="52CCCAAE">
              <w:rPr>
                <w:rFonts w:ascii="Calibri" w:eastAsia="Times New Roman" w:hAnsi="Calibri" w:cs="Calibri"/>
                <w:noProof/>
                <w:color w:val="000000" w:themeColor="text1"/>
                <w:lang w:eastAsia="en-GB"/>
              </w:rPr>
              <w:t>(McEachran, 2015)</w:t>
            </w:r>
            <w:r w:rsidR="518E29CE" w:rsidRPr="52CCCAAE">
              <w:rPr>
                <w:rFonts w:ascii="Calibri" w:eastAsia="Times New Roman" w:hAnsi="Calibri" w:cs="Calibri"/>
                <w:color w:val="000000" w:themeColor="text1"/>
                <w:lang w:eastAsia="en-GB"/>
              </w:rPr>
              <w:t xml:space="preserve">. </w:t>
            </w:r>
            <w:r w:rsidRPr="52CCCAAE">
              <w:rPr>
                <w:rFonts w:ascii="Calibri" w:eastAsia="Times New Roman" w:hAnsi="Calibri" w:cs="Calibri"/>
                <w:color w:val="000000" w:themeColor="text1"/>
                <w:lang w:eastAsia="en-GB"/>
              </w:rPr>
              <w:t>In addition, the</w:t>
            </w:r>
            <w:r w:rsidR="655BF925" w:rsidRPr="52CCCAAE">
              <w:rPr>
                <w:rFonts w:ascii="Calibri" w:eastAsia="Times New Roman" w:hAnsi="Calibri" w:cs="Calibri"/>
                <w:color w:val="000000" w:themeColor="text1"/>
                <w:lang w:eastAsia="en-GB"/>
              </w:rPr>
              <w:t xml:space="preserve"> neuston</w:t>
            </w:r>
            <w:r w:rsidRPr="52CCCAAE">
              <w:rPr>
                <w:rFonts w:ascii="Calibri" w:eastAsia="Times New Roman" w:hAnsi="Calibri" w:cs="Calibri"/>
                <w:color w:val="000000" w:themeColor="text1"/>
                <w:lang w:eastAsia="en-GB"/>
              </w:rPr>
              <w:t xml:space="preserve"> contribute indirectly </w:t>
            </w:r>
            <w:r w:rsidR="53AD88D9" w:rsidRPr="52CCCAAE">
              <w:rPr>
                <w:rFonts w:ascii="Calibri" w:eastAsia="Times New Roman" w:hAnsi="Calibri" w:cs="Calibri"/>
                <w:color w:val="000000" w:themeColor="text1"/>
                <w:lang w:eastAsia="en-GB"/>
              </w:rPr>
              <w:t xml:space="preserve">to gene pool protection </w:t>
            </w:r>
            <w:r w:rsidRPr="52CCCAAE">
              <w:rPr>
                <w:rFonts w:ascii="Calibri" w:eastAsia="Times New Roman" w:hAnsi="Calibri" w:cs="Calibri"/>
                <w:color w:val="000000" w:themeColor="text1"/>
                <w:lang w:eastAsia="en-GB"/>
              </w:rPr>
              <w:t xml:space="preserve">through their role as predators, the neuston act as biodiversity regulators, contributing to the enhancement of biodiversity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Doyle&lt;/Author&gt;&lt;Year&gt;2014&lt;/Year&gt;&lt;RecNum&gt;385&lt;/RecNum&gt;&lt;DisplayText&gt;(Doyle et al., 2014)&lt;/DisplayText&gt;&lt;record&gt;&lt;rec-number&gt;385&lt;/rec-number&gt;&lt;foreign-keys&gt;&lt;key app="EN" db-id="w0ex2p09bat9f6et2a7vaeabsa9z2dtdpfd0" timestamp="1594631266"&gt;385&lt;/key&gt;&lt;/foreign-keys&gt;&lt;ref-type name="Book Section"&gt;5&lt;/ref-type&gt;&lt;contributors&gt;&lt;authors&gt;&lt;author&gt;Doyle, Thomas K.&lt;/author&gt;&lt;author&gt;Hays, Graeme C.&lt;/author&gt;&lt;author&gt;Harrod, Chris&lt;/author&gt;&lt;author&gt;Houghton, Jonathan D. R.&lt;/author&gt;&lt;/authors&gt;&lt;secondary-authors&gt;&lt;author&gt;Pitt, Kylie A.&lt;/author&gt;&lt;author&gt;Lucas, Cathy H.&lt;/author&gt;&lt;/secondary-authors&gt;&lt;/contributors&gt;&lt;titles&gt;&lt;title&gt;Ecological and Societal Benefits of Jellyfish&lt;/title&gt;&lt;secondary-title&gt;Jellyfish Blooms&lt;/secondary-title&gt;&lt;/titles&gt;&lt;pages&gt;105-127&lt;/pages&gt;&lt;dates&gt;&lt;year&gt;2014&lt;/year&gt;&lt;/dates&gt;&lt;pub-location&gt;Dordrecht&lt;/pub-location&gt;&lt;publisher&gt;Springer Netherlands&lt;/publisher&gt;&lt;isbn&gt;978-94-007-7015-7&lt;/isbn&gt;&lt;label&gt;Doyle2014&lt;/label&gt;&lt;urls&gt;&lt;related-urls&gt;&lt;url&gt;https://doi.org/10.1007/978-94-007-7015-7_5&lt;/url&gt;&lt;/related-urls&gt;&lt;/urls&gt;&lt;electronic-resource-num&gt;10.1007/978-94-007-7015-7_5&lt;/electronic-resource-num&gt;&lt;/record&gt;&lt;/Cite&gt;&lt;/EndNote&gt;</w:instrText>
            </w:r>
            <w:r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Doyle et al., 2014)</w:t>
            </w:r>
            <w:r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w:t>
            </w:r>
            <w:r w:rsidR="7C31A110" w:rsidRPr="52CCCAAE">
              <w:rPr>
                <w:rFonts w:ascii="Calibri" w:eastAsia="Times New Roman" w:hAnsi="Calibri" w:cs="Calibri"/>
                <w:color w:val="000000" w:themeColor="text1"/>
                <w:lang w:eastAsia="en-GB"/>
              </w:rPr>
              <w:t xml:space="preserve"> </w:t>
            </w:r>
          </w:p>
        </w:tc>
        <w:tc>
          <w:tcPr>
            <w:tcW w:w="3686" w:type="dxa"/>
          </w:tcPr>
          <w:p w14:paraId="09E66DB0" w14:textId="5ACE360D"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loss of biodiversity and an unbalanced food web would contribute to a decline in this service.</w:t>
            </w:r>
          </w:p>
        </w:tc>
        <w:tc>
          <w:tcPr>
            <w:tcW w:w="1195" w:type="dxa"/>
          </w:tcPr>
          <w:p w14:paraId="637B7DE7" w14:textId="5DA60F81"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Function </w:t>
            </w:r>
          </w:p>
        </w:tc>
      </w:tr>
      <w:tr w:rsidR="00EF6538" w:rsidRPr="00285D64" w14:paraId="4016F8D5" w14:textId="1399FA76" w:rsidTr="007A7D87">
        <w:trPr>
          <w:trHeight w:val="465"/>
        </w:trPr>
        <w:tc>
          <w:tcPr>
            <w:tcW w:w="1838" w:type="dxa"/>
            <w:shd w:val="clear" w:color="auto" w:fill="FFE599" w:themeFill="accent4" w:themeFillTint="66"/>
            <w:hideMark/>
          </w:tcPr>
          <w:p w14:paraId="3A615039"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004D206D">
              <w:rPr>
                <w:rFonts w:ascii="Calibri" w:eastAsia="Times New Roman" w:hAnsi="Calibri" w:cs="Calibri"/>
                <w:b/>
                <w:bCs/>
                <w:color w:val="000000"/>
                <w:sz w:val="20"/>
                <w:szCs w:val="20"/>
                <w:lang w:eastAsia="en-GB"/>
              </w:rPr>
              <w:t xml:space="preserve">R&amp;M: </w:t>
            </w:r>
            <w:r w:rsidRPr="00285D64">
              <w:rPr>
                <w:rFonts w:ascii="Calibri" w:eastAsia="Times New Roman" w:hAnsi="Calibri" w:cs="Calibri"/>
                <w:b/>
                <w:bCs/>
                <w:color w:val="000000"/>
                <w:sz w:val="20"/>
                <w:szCs w:val="20"/>
                <w:lang w:eastAsia="en-GB"/>
              </w:rPr>
              <w:t>Pest Control</w:t>
            </w:r>
          </w:p>
          <w:p w14:paraId="5153C5AA" w14:textId="5C49A780" w:rsidR="00EF6538" w:rsidRPr="00285D64" w:rsidRDefault="7206FA89"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6E59DF19" w14:textId="1D2E9695" w:rsidR="00EF6538" w:rsidRPr="00285D64" w:rsidRDefault="7206FA89"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7A5C6C2D" w14:textId="3C83936E"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46AEEF16" w14:textId="5C6E526A" w:rsidR="00EF6538" w:rsidRPr="00285D64" w:rsidRDefault="00EF6538" w:rsidP="52CCCAAE">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 xml:space="preserve">This service is carried out through the maintenance of a balance of organisms in the ecosystem and a healthy food web. Thus, the neuston carry out this service through the predator-prey interactions that occur within the community, potentially preventing any one species proliferating and causing a pest related problem elsewhere. </w:t>
            </w:r>
            <w:r w:rsidR="27A55A26" w:rsidRPr="52CCCAAE">
              <w:rPr>
                <w:rFonts w:ascii="Calibri" w:eastAsia="Times New Roman" w:hAnsi="Calibri" w:cs="Calibri"/>
                <w:color w:val="000000" w:themeColor="text1"/>
                <w:lang w:eastAsia="en-GB"/>
              </w:rPr>
              <w:t xml:space="preserve">For example, through their role as predators, the neuston act as biodiversity regulators </w:t>
            </w:r>
            <w:r w:rsidR="27A55A26" w:rsidRPr="52CCCAAE">
              <w:rPr>
                <w:rFonts w:ascii="Calibri" w:eastAsia="Times New Roman" w:hAnsi="Calibri" w:cs="Calibri"/>
                <w:noProof/>
                <w:color w:val="000000" w:themeColor="text1"/>
                <w:lang w:eastAsia="en-GB"/>
              </w:rPr>
              <w:t>(Doyle et al., 2014)</w:t>
            </w:r>
            <w:r w:rsidR="27A55A26" w:rsidRPr="52CCCAAE">
              <w:rPr>
                <w:rFonts w:ascii="Calibri" w:eastAsia="Times New Roman" w:hAnsi="Calibri" w:cs="Calibri"/>
                <w:color w:val="000000" w:themeColor="text1"/>
                <w:lang w:eastAsia="en-GB"/>
              </w:rPr>
              <w:t>.</w:t>
            </w:r>
          </w:p>
        </w:tc>
        <w:tc>
          <w:tcPr>
            <w:tcW w:w="3686" w:type="dxa"/>
          </w:tcPr>
          <w:p w14:paraId="7A20EBB9" w14:textId="16883E0F"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 loss of biodiversity and an unbalanced food web would contribute to a decline in this service. </w:t>
            </w:r>
          </w:p>
        </w:tc>
        <w:tc>
          <w:tcPr>
            <w:tcW w:w="1195" w:type="dxa"/>
          </w:tcPr>
          <w:p w14:paraId="152A37CB" w14:textId="5E4202B0"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4F7BD1C5" w14:textId="77777777" w:rsidTr="007A7D87">
        <w:trPr>
          <w:trHeight w:val="465"/>
        </w:trPr>
        <w:tc>
          <w:tcPr>
            <w:tcW w:w="1838" w:type="dxa"/>
            <w:shd w:val="clear" w:color="auto" w:fill="FFE599" w:themeFill="accent4" w:themeFillTint="66"/>
          </w:tcPr>
          <w:p w14:paraId="7A419145"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R&amp;M: Disease Control</w:t>
            </w:r>
          </w:p>
          <w:p w14:paraId="16A64866" w14:textId="31BA9EB4" w:rsidR="00EF6538" w:rsidRPr="004D206D" w:rsidRDefault="79B159A6"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0D255876" w14:textId="65137C21" w:rsidR="00EF6538" w:rsidRPr="004D206D" w:rsidRDefault="79B159A6"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0A004206" w14:textId="5FE3900A" w:rsidR="00EF6538" w:rsidRPr="004D206D" w:rsidRDefault="00EF6538" w:rsidP="52CCCAAE">
            <w:pPr>
              <w:spacing w:after="0" w:line="240" w:lineRule="auto"/>
              <w:rPr>
                <w:rFonts w:ascii="Calibri" w:eastAsia="Times New Roman" w:hAnsi="Calibri" w:cs="Calibri"/>
                <w:color w:val="000000"/>
                <w:highlight w:val="magenta"/>
                <w:u w:val="single"/>
                <w:lang w:eastAsia="en-GB"/>
              </w:rPr>
            </w:pPr>
          </w:p>
        </w:tc>
        <w:tc>
          <w:tcPr>
            <w:tcW w:w="7229" w:type="dxa"/>
            <w:shd w:val="clear" w:color="auto" w:fill="auto"/>
            <w:noWrap/>
          </w:tcPr>
          <w:p w14:paraId="46F1A0EB" w14:textId="29D3387D"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is service is carried out through the maintenance of a balance of organisms in the ecosystem and a healthy food web. Thus, the neuston carry out this service through the predator-prey interactions that occur within the community, potentially preventing any one species proliferating and causing a health-related problem elsewhere. There are examples of </w:t>
            </w:r>
            <w:proofErr w:type="spellStart"/>
            <w:r>
              <w:rPr>
                <w:rFonts w:ascii="Calibri" w:eastAsia="Times New Roman" w:hAnsi="Calibri" w:cs="Calibri"/>
                <w:color w:val="000000"/>
                <w:lang w:eastAsia="en-GB"/>
              </w:rPr>
              <w:t>neustonic</w:t>
            </w:r>
            <w:proofErr w:type="spellEnd"/>
            <w:r>
              <w:rPr>
                <w:rFonts w:ascii="Calibri" w:eastAsia="Times New Roman" w:hAnsi="Calibri" w:cs="Calibri"/>
                <w:color w:val="000000"/>
                <w:lang w:eastAsia="en-GB"/>
              </w:rPr>
              <w:t xml:space="preserve"> organisms, causing problems in e.g. </w:t>
            </w:r>
            <w:proofErr w:type="spellStart"/>
            <w:r w:rsidRPr="001572AD">
              <w:rPr>
                <w:rFonts w:ascii="Calibri" w:eastAsia="Times New Roman" w:hAnsi="Calibri" w:cs="Calibri"/>
                <w:i/>
                <w:color w:val="000000"/>
                <w:lang w:eastAsia="en-GB"/>
              </w:rPr>
              <w:t>Physalia</w:t>
            </w:r>
            <w:proofErr w:type="spellEnd"/>
            <w:r>
              <w:rPr>
                <w:rFonts w:ascii="Calibri" w:eastAsia="Times New Roman" w:hAnsi="Calibri" w:cs="Calibri"/>
                <w:color w:val="000000"/>
                <w:lang w:eastAsia="en-GB"/>
              </w:rPr>
              <w:t xml:space="preserve"> sp. in tourist bathing sites, and these in turn are controlled by their </w:t>
            </w:r>
            <w:proofErr w:type="spellStart"/>
            <w:r>
              <w:rPr>
                <w:rFonts w:ascii="Calibri" w:eastAsia="Times New Roman" w:hAnsi="Calibri" w:cs="Calibri"/>
                <w:color w:val="000000"/>
                <w:lang w:eastAsia="en-GB"/>
              </w:rPr>
              <w:t>neustonic</w:t>
            </w:r>
            <w:proofErr w:type="spellEnd"/>
            <w:r>
              <w:rPr>
                <w:rFonts w:ascii="Calibri" w:eastAsia="Times New Roman" w:hAnsi="Calibri" w:cs="Calibri"/>
                <w:color w:val="000000"/>
                <w:lang w:eastAsia="en-GB"/>
              </w:rPr>
              <w:t xml:space="preserve"> predators </w:t>
            </w:r>
            <w:proofErr w:type="spellStart"/>
            <w:r w:rsidRPr="001572AD">
              <w:rPr>
                <w:rFonts w:ascii="Calibri" w:eastAsia="Times New Roman" w:hAnsi="Calibri" w:cs="Calibri"/>
                <w:i/>
                <w:color w:val="000000"/>
                <w:lang w:eastAsia="en-GB"/>
              </w:rPr>
              <w:t>Janthina</w:t>
            </w:r>
            <w:proofErr w:type="spellEnd"/>
            <w:r>
              <w:rPr>
                <w:rFonts w:ascii="Calibri" w:eastAsia="Times New Roman" w:hAnsi="Calibri" w:cs="Calibri"/>
                <w:color w:val="000000"/>
                <w:lang w:eastAsia="en-GB"/>
              </w:rPr>
              <w:t xml:space="preserve"> sp. and </w:t>
            </w:r>
            <w:proofErr w:type="spellStart"/>
            <w:r w:rsidR="007E56B8">
              <w:rPr>
                <w:rFonts w:ascii="Calibri" w:eastAsia="Times New Roman" w:hAnsi="Calibri" w:cs="Calibri"/>
                <w:i/>
                <w:color w:val="000000"/>
                <w:lang w:eastAsia="en-GB"/>
              </w:rPr>
              <w:t>Halobates</w:t>
            </w:r>
            <w:proofErr w:type="spellEnd"/>
            <w:r>
              <w:rPr>
                <w:rFonts w:ascii="Calibri" w:eastAsia="Times New Roman" w:hAnsi="Calibri" w:cs="Calibri"/>
                <w:color w:val="000000"/>
                <w:lang w:eastAsia="en-GB"/>
              </w:rPr>
              <w:t xml:space="preserve"> sp.</w:t>
            </w:r>
            <w:r w:rsidR="006D1785">
              <w:rPr>
                <w:rFonts w:ascii="Calibri" w:eastAsia="Times New Roman" w:hAnsi="Calibri" w:cs="Calibri"/>
                <w:color w:val="000000"/>
                <w:lang w:eastAsia="en-GB"/>
              </w:rPr>
              <w:t xml:space="preserve"> </w:t>
            </w:r>
            <w:r w:rsidR="006D1785">
              <w:rPr>
                <w:rFonts w:ascii="Calibri" w:eastAsia="Times New Roman" w:hAnsi="Calibri" w:cs="Calibri"/>
                <w:color w:val="000000"/>
                <w:lang w:eastAsia="en-GB"/>
              </w:rPr>
              <w:fldChar w:fldCharType="begin">
                <w:fldData xml:space="preserve">PEVuZE5vdGU+PENpdGU+PEF1dGhvcj5CaWVyaTwvQXV0aG9yPjxZZWFyPjE5NjY8L1llYXI+PFJl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CaWVyaTwvQXV0aG9yPjxZZWFyPjE5NjY8L1llYXI+PFJl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sidR="006D1785">
              <w:rPr>
                <w:rFonts w:ascii="Calibri" w:eastAsia="Times New Roman" w:hAnsi="Calibri" w:cs="Calibri"/>
                <w:color w:val="000000"/>
                <w:lang w:eastAsia="en-GB"/>
              </w:rPr>
            </w:r>
            <w:r w:rsidR="006D1785">
              <w:rPr>
                <w:rFonts w:ascii="Calibri" w:eastAsia="Times New Roman" w:hAnsi="Calibri" w:cs="Calibri"/>
                <w:color w:val="000000"/>
                <w:lang w:eastAsia="en-GB"/>
              </w:rPr>
              <w:fldChar w:fldCharType="separate"/>
            </w:r>
            <w:r w:rsidR="006D1785">
              <w:rPr>
                <w:rFonts w:ascii="Calibri" w:eastAsia="Times New Roman" w:hAnsi="Calibri" w:cs="Calibri"/>
                <w:noProof/>
                <w:color w:val="000000"/>
                <w:lang w:eastAsia="en-GB"/>
              </w:rPr>
              <w:t>(Bieri, 1966, Cheng, 1985)</w:t>
            </w:r>
            <w:r w:rsidR="006D1785">
              <w:rPr>
                <w:rFonts w:ascii="Calibri" w:eastAsia="Times New Roman" w:hAnsi="Calibri" w:cs="Calibri"/>
                <w:color w:val="000000"/>
                <w:lang w:eastAsia="en-GB"/>
              </w:rPr>
              <w:fldChar w:fldCharType="end"/>
            </w:r>
            <w:r w:rsidR="006D1785">
              <w:rPr>
                <w:rFonts w:ascii="Calibri" w:eastAsia="Times New Roman" w:hAnsi="Calibri" w:cs="Calibri"/>
                <w:color w:val="000000"/>
                <w:lang w:eastAsia="en-GB"/>
              </w:rPr>
              <w:t>.</w:t>
            </w:r>
          </w:p>
        </w:tc>
        <w:tc>
          <w:tcPr>
            <w:tcW w:w="3686" w:type="dxa"/>
          </w:tcPr>
          <w:p w14:paraId="3EB72ED0" w14:textId="03C17362"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A loss of biodiversity and an unbalanced food web would contribute to a decline in this service. </w:t>
            </w:r>
          </w:p>
        </w:tc>
        <w:tc>
          <w:tcPr>
            <w:tcW w:w="1195" w:type="dxa"/>
          </w:tcPr>
          <w:p w14:paraId="148BBA6E" w14:textId="22CFB96F"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1AE7650D" w14:textId="0FAB1FB2" w:rsidTr="007A7D87">
        <w:trPr>
          <w:trHeight w:val="915"/>
        </w:trPr>
        <w:tc>
          <w:tcPr>
            <w:tcW w:w="1838" w:type="dxa"/>
            <w:shd w:val="clear" w:color="auto" w:fill="FFE599" w:themeFill="accent4" w:themeFillTint="66"/>
            <w:hideMark/>
          </w:tcPr>
          <w:p w14:paraId="71F36826"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004D206D">
              <w:rPr>
                <w:rFonts w:ascii="Calibri" w:eastAsia="Times New Roman" w:hAnsi="Calibri" w:cs="Calibri"/>
                <w:b/>
                <w:bCs/>
                <w:color w:val="000000"/>
                <w:sz w:val="20"/>
                <w:szCs w:val="20"/>
                <w:lang w:eastAsia="en-GB"/>
              </w:rPr>
              <w:t xml:space="preserve">R&amp;M: </w:t>
            </w:r>
            <w:r w:rsidRPr="00285D64">
              <w:rPr>
                <w:rFonts w:ascii="Calibri" w:eastAsia="Times New Roman" w:hAnsi="Calibri" w:cs="Calibri"/>
                <w:b/>
                <w:bCs/>
                <w:color w:val="000000"/>
                <w:sz w:val="20"/>
                <w:szCs w:val="20"/>
                <w:lang w:eastAsia="en-GB"/>
              </w:rPr>
              <w:t>Sediment nutrient cycling</w:t>
            </w:r>
          </w:p>
          <w:p w14:paraId="5712B6FE" w14:textId="77777777" w:rsidR="009C285C" w:rsidRPr="004D206D" w:rsidRDefault="00EF6538" w:rsidP="009C285C">
            <w:pPr>
              <w:spacing w:after="0" w:line="240" w:lineRule="auto"/>
              <w:rPr>
                <w:rFonts w:ascii="Calibri" w:eastAsia="Times New Roman" w:hAnsi="Calibri" w:cs="Calibri"/>
                <w:color w:val="000000" w:themeColor="text1"/>
                <w:u w:val="single"/>
                <w:lang w:eastAsia="en-GB"/>
              </w:rPr>
            </w:pPr>
            <w:r w:rsidRPr="00CF12BF">
              <w:rPr>
                <w:rFonts w:ascii="Calibri" w:eastAsia="Times New Roman" w:hAnsi="Calibri" w:cs="Calibri"/>
                <w:color w:val="000000"/>
                <w:u w:val="single"/>
                <w:lang w:eastAsia="en-GB"/>
              </w:rPr>
              <w:t>Indirect</w:t>
            </w:r>
            <w:r w:rsidR="00485517">
              <w:rPr>
                <w:rFonts w:ascii="Calibri" w:eastAsia="Times New Roman" w:hAnsi="Calibri" w:cs="Calibri"/>
                <w:color w:val="000000"/>
                <w:u w:val="single"/>
                <w:lang w:eastAsia="en-GB"/>
              </w:rPr>
              <w:t xml:space="preserve"> </w:t>
            </w:r>
            <w:r w:rsidR="009C285C" w:rsidRPr="52CCCAAE">
              <w:rPr>
                <w:rFonts w:ascii="Calibri" w:eastAsia="Times New Roman" w:hAnsi="Calibri" w:cs="Calibri"/>
                <w:color w:val="000000" w:themeColor="text1"/>
                <w:u w:val="single"/>
                <w:lang w:eastAsia="en-GB"/>
              </w:rPr>
              <w:t>link</w:t>
            </w:r>
          </w:p>
          <w:p w14:paraId="04030665" w14:textId="5BA88321" w:rsidR="009C285C" w:rsidRPr="004D206D" w:rsidRDefault="009C285C" w:rsidP="009C285C">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2E532798" w14:textId="55E5419B" w:rsidR="00EF6538" w:rsidRPr="00285D64" w:rsidRDefault="00EF6538" w:rsidP="00EF6538">
            <w:pPr>
              <w:spacing w:after="0" w:line="240" w:lineRule="auto"/>
              <w:rPr>
                <w:rFonts w:ascii="Calibri" w:eastAsia="Times New Roman" w:hAnsi="Calibri" w:cs="Calibri"/>
                <w:b/>
                <w:bCs/>
                <w:color w:val="000000"/>
                <w:sz w:val="20"/>
                <w:szCs w:val="20"/>
                <w:lang w:eastAsia="en-GB"/>
              </w:rPr>
            </w:pPr>
          </w:p>
        </w:tc>
        <w:tc>
          <w:tcPr>
            <w:tcW w:w="7229" w:type="dxa"/>
            <w:shd w:val="clear" w:color="auto" w:fill="auto"/>
            <w:noWrap/>
            <w:hideMark/>
          </w:tcPr>
          <w:p w14:paraId="4722BE32" w14:textId="554F9E2B"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Neuston contribute to sediment nutrient cycling because they can capture nutrients both from the microbial loop, using symbiotic zooxanthellae, phytoplankton and smaller zooplankton </w:t>
            </w:r>
            <w:r>
              <w:rPr>
                <w:rFonts w:ascii="Calibri" w:eastAsia="Times New Roman" w:hAnsi="Calibri" w:cs="Calibri"/>
                <w:color w:val="000000"/>
                <w:lang w:eastAsia="en-GB"/>
              </w:rPr>
              <w:fldChar w:fldCharType="begin">
                <w:fldData xml:space="preserve">PEVuZE5vdGU+PENpdGU+PEF1dGhvcj5Eb3lsZTwvQXV0aG9yPjxZZWFyPjIwMTQ8L1llYXI+PFJl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Eb3lsZTwvQXV0aG9yPjxZZWFyPjIwMTQ8L1llYXI+PFJl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Doyle et al., 2014, Purcell et al., 201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hen they die or defaecate, their bodies or faeces can sink, with some eventually reaching the seabed, thus contributing to benthic-pelagic coupling and the addition of nutrients from the upper pelagic zone to the sediment. For example, </w:t>
            </w:r>
            <w:proofErr w:type="spellStart"/>
            <w:r>
              <w:rPr>
                <w:rFonts w:ascii="Calibri" w:eastAsia="Times New Roman" w:hAnsi="Calibri" w:cs="Calibri"/>
                <w:color w:val="000000"/>
                <w:lang w:eastAsia="en-GB"/>
              </w:rPr>
              <w:t>Salps</w:t>
            </w:r>
            <w:proofErr w:type="spellEnd"/>
            <w:r>
              <w:rPr>
                <w:rFonts w:ascii="Calibri" w:eastAsia="Times New Roman" w:hAnsi="Calibri" w:cs="Calibri"/>
                <w:color w:val="000000"/>
                <w:lang w:eastAsia="en-GB"/>
              </w:rPr>
              <w:t xml:space="preserve"> have high rates of filter feeding, retaining a range of particle sizes (&lt; 1 um to 1 mm) and produce large and rapidly sinking faecal </w:t>
            </w:r>
            <w:r>
              <w:rPr>
                <w:rFonts w:ascii="Calibri" w:eastAsia="Times New Roman" w:hAnsi="Calibri" w:cs="Calibri"/>
                <w:color w:val="000000"/>
                <w:lang w:eastAsia="en-GB"/>
              </w:rPr>
              <w:lastRenderedPageBreak/>
              <w:t xml:space="preserve">pellets as compared with phytoplankton derived particles that sink passively and can take a month or longer to be sequestered in the deep ocean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Graham&lt;/Author&gt;&lt;Year&gt;2014&lt;/Year&gt;&lt;RecNum&gt;387&lt;/RecNum&gt;&lt;Suffix&gt;`, and references therein.&lt;/Suffix&gt;&lt;DisplayText&gt;(Graham et al., 2014, and references therein.)&lt;/DisplayText&gt;&lt;record&gt;&lt;rec-number&gt;387&lt;/rec-number&gt;&lt;foreign-keys&gt;&lt;key app="EN" db-id="w0ex2p09bat9f6et2a7vaeabsa9z2dtdpfd0" timestamp="1594631266"&gt;387&lt;/key&gt;&lt;/foreign-keys&gt;&lt;ref-type name="Journal Article"&gt;17&lt;/ref-type&gt;&lt;contributors&gt;&lt;authors&gt;&lt;author&gt;Graham, William M&lt;/author&gt;&lt;author&gt;Gelcich, Stefan&lt;/author&gt;&lt;author&gt;Robinson, Kelly L&lt;/author&gt;&lt;author&gt;Duarte, Carlos M&lt;/author&gt;&lt;author&gt;Brotz, Lucas&lt;/author&gt;&lt;author&gt;Purcell, Jennifer E&lt;/author&gt;&lt;author&gt;Madin, Laurence P&lt;/author&gt;&lt;author&gt;Mianzan, Hermes&lt;/author&gt;&lt;author&gt;Sutherland, Kelly R&lt;/author&gt;&lt;author&gt;Uye, Shin-ichi&lt;/author&gt;&lt;author&gt;Pitt, Kylie A&lt;/author&gt;&lt;author&gt;Lucas, Cathy H&lt;/author&gt;&lt;author&gt;Bøgeberg, Molly&lt;/author&gt;&lt;author&gt;Brodeur, Richard D&lt;/author&gt;&lt;author&gt;Condon, Robert H&lt;/author&gt;&lt;/authors&gt;&lt;/contributors&gt;&lt;titles&gt;&lt;title&gt;Linking human well-being and jellyfish: ecosystem services, impacts, and societal responses&lt;/title&gt;&lt;secondary-title&gt;Frontiers in Ecology and the Environment&lt;/secondary-title&gt;&lt;/titles&gt;&lt;periodical&gt;&lt;full-title&gt;Frontiers in Ecology and the Environment&lt;/full-title&gt;&lt;/periodical&gt;&lt;pages&gt;515-523&lt;/pages&gt;&lt;volume&gt;12&lt;/volume&gt;&lt;number&gt;9&lt;/number&gt;&lt;dates&gt;&lt;year&gt;2014&lt;/year&gt;&lt;/dates&gt;&lt;isbn&gt;1540-9295&lt;/isbn&gt;&lt;urls&gt;&lt;related-urls&gt;&lt;url&gt;https://esajournals.onlinelibrary.wiley.com/doi/abs/10.1890/130298&lt;/url&gt;&lt;/related-urls&gt;&lt;/urls&gt;&lt;electronic-resource-num&gt;10.1890/130298&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Graham et al., 2014, and references therein.)</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Similarly, large amounts of Sargassum seaweed sink to the deep sea bed, providing a considerable input of organic material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Baker&lt;/Author&gt;&lt;Year&gt;2018&lt;/Year&gt;&lt;RecNum&gt;412&lt;/RecNum&gt;&lt;DisplayText&gt;(Baker et al., 2018)&lt;/DisplayText&gt;&lt;record&gt;&lt;rec-number&gt;412&lt;/rec-number&gt;&lt;foreign-keys&gt;&lt;key app="EN" db-id="w0ex2p09bat9f6et2a7vaeabsa9z2dtdpfd0" timestamp="1594723462"&gt;412&lt;/key&gt;&lt;/foreign-keys&gt;&lt;ref-type name="Journal Article"&gt;17&lt;/ref-type&gt;&lt;contributors&gt;&lt;authors&gt;&lt;author&gt;Baker, Philip&lt;/author&gt;&lt;author&gt;Minzlaff, Ulrike&lt;/author&gt;&lt;author&gt;Schoenle, Alexandra&lt;/author&gt;&lt;author&gt;Schwabe, Enrico&lt;/author&gt;&lt;author&gt;Hohlfeld, Manon&lt;/author&gt;&lt;author&gt;Jeuck, Alexandra&lt;/author&gt;&lt;author&gt;Brenke, Nils&lt;/author&gt;&lt;author&gt;Prausse, Dennis&lt;/author&gt;&lt;author&gt;Rothenbeck, Marcel&lt;/author&gt;&lt;author&gt;Brix, Saskia&lt;/author&gt;&lt;author&gt;Frutos, Inmaculada&lt;/author&gt;&lt;author&gt;Jörger, Katharina M.&lt;/author&gt;&lt;author&gt;Neusser, Timea P.&lt;/author&gt;&lt;author&gt;Koppelmann, Rolf&lt;/author&gt;&lt;author&gt;Devey, Colin&lt;/author&gt;&lt;author&gt;Brandt, Angelika&lt;/author&gt;&lt;author&gt;Arndt, Hartmut&lt;/author&gt;&lt;/authors&gt;&lt;/contributors&gt;&lt;titles&gt;&lt;title&gt;Potential contribution of surface-dwelling Sargassum algae to deep-sea ecosystems in the southern North Atlantic&lt;/title&gt;&lt;secondary-title&gt;Deep Sea Research Part II: Topical Studies in Oceanography&lt;/secondary-title&gt;&lt;/titles&gt;&lt;periodical&gt;&lt;full-title&gt;Deep Sea Research Part II: Topical Studies in Oceanography&lt;/full-title&gt;&lt;/periodical&gt;&lt;pages&gt;21-34&lt;/pages&gt;&lt;volume&gt;148&lt;/volume&gt;&lt;keywords&gt;&lt;keyword&gt;Sedimentation rate&lt;/keyword&gt;&lt;keyword&gt;Carbon influx&lt;/keyword&gt;&lt;keyword&gt;Microbial food web&lt;/keyword&gt;&lt;keyword&gt;Protozoans&lt;/keyword&gt;&lt;keyword&gt;Macrofauna&lt;/keyword&gt;&lt;keyword&gt;Stable isotopes&lt;/keyword&gt;&lt;keyword&gt;Fatty acids&lt;/keyword&gt;&lt;/keywords&gt;&lt;dates&gt;&lt;year&gt;2018&lt;/year&gt;&lt;pub-dates&gt;&lt;date&gt;2018/02/01/&lt;/date&gt;&lt;/pub-dates&gt;&lt;/dates&gt;&lt;isbn&gt;0967-0645&lt;/isbn&gt;&lt;urls&gt;&lt;related-urls&gt;&lt;url&gt;http://www.sciencedirect.com/science/article/pii/S0967064516304283&lt;/url&gt;&lt;/related-urls&gt;&lt;/urls&gt;&lt;electronic-resource-num&gt;https://doi.org/10.1016/j.dsr2.2017.10.002&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Baker et al., 2018)</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addition, neuston, such as </w:t>
            </w:r>
            <w:r w:rsidRPr="00CE1862">
              <w:rPr>
                <w:rFonts w:ascii="Calibri" w:eastAsia="Times New Roman" w:hAnsi="Calibri" w:cs="Calibri"/>
                <w:i/>
                <w:color w:val="000000"/>
                <w:lang w:eastAsia="en-GB"/>
              </w:rPr>
              <w:t>Velella</w:t>
            </w:r>
            <w:r>
              <w:rPr>
                <w:rFonts w:ascii="Calibri" w:eastAsia="Times New Roman" w:hAnsi="Calibri" w:cs="Calibri"/>
                <w:color w:val="000000"/>
                <w:lang w:eastAsia="en-GB"/>
              </w:rPr>
              <w:t xml:space="preserve">, can get washed ashore in mass strandings, providing a substantial contribution of pelagic derived production to terrestrial and coastal ecosystems, where they are grazed on and contribute to nutrient cycling there </w:t>
            </w:r>
            <w:r>
              <w:rPr>
                <w:rFonts w:ascii="Calibri" w:eastAsia="Times New Roman" w:hAnsi="Calibri" w:cs="Calibri"/>
                <w:color w:val="000000"/>
                <w:lang w:eastAsia="en-GB"/>
              </w:rPr>
              <w:fldChar w:fldCharType="begin">
                <w:fldData xml:space="preserve">PEVuZE5vdGU+PENpdGU+PEF1dGhvcj5QdXJjZWxsPC9BdXRob3I+PFllYXI+MjAxMjwvWWVhcj48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</w:fldData>
              </w:fldChar>
            </w:r>
            <w:r w:rsidR="00C23050">
              <w:rPr>
                <w:rFonts w:ascii="Calibri" w:eastAsia="Times New Roman" w:hAnsi="Calibri" w:cs="Calibri"/>
                <w:color w:val="000000"/>
                <w:lang w:eastAsia="en-GB"/>
              </w:rPr>
              <w:instrText xml:space="preserve"> ADDIN EN.CITE </w:instrText>
            </w:r>
            <w:r w:rsidR="00C23050">
              <w:rPr>
                <w:rFonts w:ascii="Calibri" w:eastAsia="Times New Roman" w:hAnsi="Calibri" w:cs="Calibri"/>
                <w:color w:val="000000"/>
                <w:lang w:eastAsia="en-GB"/>
              </w:rPr>
              <w:fldChar w:fldCharType="begin">
                <w:fldData xml:space="preserve">PEVuZE5vdGU+PENpdGU+PEF1dGhvcj5QdXJjZWxsPC9BdXRob3I+PFllYXI+MjAxMjwvWWVhcj48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</w:fldData>
              </w:fldChar>
            </w:r>
            <w:r w:rsidR="00C23050">
              <w:rPr>
                <w:rFonts w:ascii="Calibri" w:eastAsia="Times New Roman" w:hAnsi="Calibri" w:cs="Calibri"/>
                <w:color w:val="000000"/>
                <w:lang w:eastAsia="en-GB"/>
              </w:rPr>
              <w:instrText xml:space="preserve"> ADDIN EN.CITE.DATA </w:instrText>
            </w:r>
            <w:r w:rsidR="00C23050">
              <w:rPr>
                <w:rFonts w:ascii="Calibri" w:eastAsia="Times New Roman" w:hAnsi="Calibri" w:cs="Calibri"/>
                <w:color w:val="000000"/>
                <w:lang w:eastAsia="en-GB"/>
              </w:rPr>
            </w:r>
            <w:r w:rsidR="00C23050">
              <w:rPr>
                <w:rFonts w:ascii="Calibri" w:eastAsia="Times New Roman" w:hAnsi="Calibri" w:cs="Calibri"/>
                <w:color w:val="000000"/>
                <w:lang w:eastAsia="en-GB"/>
              </w:rPr>
              <w:fldChar w:fldCharType="end"/>
            </w:r>
            <w:r>
              <w:rPr>
                <w:rFonts w:ascii="Calibri" w:eastAsia="Times New Roman" w:hAnsi="Calibri" w:cs="Calibri"/>
                <w:color w:val="000000"/>
                <w:lang w:eastAsia="en-GB"/>
              </w:rPr>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Purcell et al., 2012, Betti et al., 2017)</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Furthermore, because neuston are preyed on by higher trophic organisms such as turtles, birds and whales, they further contribute to overall nutrient cycling.</w:t>
            </w:r>
          </w:p>
        </w:tc>
        <w:tc>
          <w:tcPr>
            <w:tcW w:w="3686" w:type="dxa"/>
            <w:shd w:val="clear" w:color="auto" w:fill="auto"/>
          </w:tcPr>
          <w:p w14:paraId="62D1C010" w14:textId="1DC22A5B"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A loss of abundance and biomass are likely to impact the supply of this service. This service is indirect because the service is directly supplied in different habitats (benthic, sediment habitats) and not in the open ocean.</w:t>
            </w:r>
          </w:p>
        </w:tc>
        <w:tc>
          <w:tcPr>
            <w:tcW w:w="1195" w:type="dxa"/>
          </w:tcPr>
          <w:p w14:paraId="32EBA4F0" w14:textId="34AB5E50"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5AFB4CAE" w14:textId="15236AA6" w:rsidTr="007A7D87">
        <w:trPr>
          <w:trHeight w:val="915"/>
        </w:trPr>
        <w:tc>
          <w:tcPr>
            <w:tcW w:w="1838" w:type="dxa"/>
            <w:shd w:val="clear" w:color="auto" w:fill="FFE599" w:themeFill="accent4" w:themeFillTint="66"/>
            <w:hideMark/>
          </w:tcPr>
          <w:p w14:paraId="08F437F9"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R&amp;M: Chemical Condition of Seawater</w:t>
            </w:r>
          </w:p>
          <w:p w14:paraId="1E269187" w14:textId="31BA9EB4" w:rsidR="00EF6538" w:rsidRPr="00285D64" w:rsidRDefault="4908DC6A"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416690D7" w14:textId="339CDBBD" w:rsidR="00EF6538" w:rsidRPr="00285D64" w:rsidRDefault="4908DC6A"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3A1C51E1" w14:textId="19CD6153"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6B7DFA61" w14:textId="6BBA68E9"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Similar to the service above, the neuston are also contributing to the chemical condition of seawater, through getting nutrition from symbiotic zooxanthellae, microbes, phytoplankton and smaller zooplankton, defaecating and dying. Production is also thought to be higher around floating items, such as aggregations of neuston, than in surrounding area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Thiel&lt;/Author&gt;&lt;Year&gt;2005&lt;/Year&gt;&lt;RecNum&gt;378&lt;/RecNum&gt;&lt;DisplayText&gt;(Thiel and Gutow, 2005)&lt;/DisplayText&gt;&lt;record&gt;&lt;rec-number&gt;378&lt;/rec-number&gt;&lt;foreign-keys&gt;&lt;key app="EN" db-id="w0ex2p09bat9f6et2a7vaeabsa9z2dtdpfd0" timestamp="1594631266"&gt;378&lt;/key&gt;&lt;/foreign-keys&gt;&lt;ref-type name="Journal Article"&gt;17&lt;/ref-type&gt;&lt;contributors&gt;&lt;authors&gt;&lt;author&gt;Thiel, M.&lt;/author&gt;&lt;author&gt;Gutow, L.&lt;/author&gt;&lt;/authors&gt;&lt;/contributors&gt;&lt;titles&gt;&lt;title&gt;The ecology of rafting in the marine environment. II. The rafting organisms and community.&lt;/title&gt;&lt;secondary-title&gt;Oceanography and Marine Biology: An Annual Review&lt;/secondary-title&gt;&lt;/titles&gt;&lt;periodical&gt;&lt;full-title&gt;Oceanography and Marine Biology: An Annual Review&lt;/full-title&gt;&lt;/periodical&gt;&lt;pages&gt;279-418&lt;/pages&gt;&lt;volume&gt;43&lt;/volume&gt;&lt;dates&gt;&lt;year&gt;2005&lt;/year&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Thiel and Gutow, 2005)</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Studies have also shown the concentration of ocean metals including cadmium and lead is different in the neuston than in other pelagic organisms and that they play a role in metal biogeochemical cycling in the ocean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Schulz-Baldes&lt;/Author&gt;&lt;Year&gt;1992&lt;/Year&gt;&lt;RecNum&gt;400&lt;/RecNum&gt;&lt;DisplayText&gt;(Schulz-Baldes, 1992)&lt;/DisplayText&gt;&lt;record&gt;&lt;rec-number&gt;400&lt;/rec-number&gt;&lt;foreign-keys&gt;&lt;key app="EN" db-id="w0ex2p09bat9f6et2a7vaeabsa9z2dtdpfd0" timestamp="1594644718"&gt;400&lt;/key&gt;&lt;/foreign-keys&gt;&lt;ref-type name="Journal Article"&gt;17&lt;/ref-type&gt;&lt;contributors&gt;&lt;authors&gt;&lt;author&gt;Schulz-Baldes, M.&lt;/author&gt;&lt;/authors&gt;&lt;/contributors&gt;&lt;titles&gt;&lt;title&gt;Baseline study on Cd, Cu and Pb concentrations in Atlantic neuston organisms&lt;/title&gt;&lt;secondary-title&gt;Marine Biology&lt;/secondary-title&gt;&lt;/titles&gt;&lt;periodical&gt;&lt;full-title&gt;Marine Biology&lt;/full-title&gt;&lt;/periodical&gt;&lt;pages&gt;211-222&lt;/pages&gt;&lt;volume&gt;112&lt;/volume&gt;&lt;number&gt;2&lt;/number&gt;&lt;dates&gt;&lt;year&gt;1992&lt;/year&gt;&lt;pub-dates&gt;&lt;date&gt;1992/06/01&lt;/date&gt;&lt;/pub-dates&gt;&lt;/dates&gt;&lt;isbn&gt;1432-1793&lt;/isbn&gt;&lt;urls&gt;&lt;related-urls&gt;&lt;url&gt;https://doi.org/10.1007/BF00702464&lt;/url&gt;&lt;/related-urls&gt;&lt;/urls&gt;&lt;electronic-resource-num&gt;10.1007/BF00702464&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Schulz-Baldes, 199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Thus, they are altering the ocean chemistry in their surrounding environment. The movement of neuston from the surface to lower waters and </w:t>
            </w:r>
            <w:r w:rsidRPr="00B274A2">
              <w:rPr>
                <w:rFonts w:ascii="Calibri" w:eastAsia="Times New Roman" w:hAnsi="Calibri" w:cs="Calibri"/>
                <w:color w:val="000000"/>
                <w:lang w:eastAsia="en-GB"/>
              </w:rPr>
              <w:t>back (diel migration),</w:t>
            </w:r>
            <w:r>
              <w:rPr>
                <w:rFonts w:ascii="Calibri" w:eastAsia="Times New Roman" w:hAnsi="Calibri" w:cs="Calibri"/>
                <w:color w:val="000000"/>
                <w:lang w:eastAsia="en-GB"/>
              </w:rPr>
              <w:t xml:space="preserve"> may also play a significant role in biogenic mixing and the transfer of nutrients between pelagic layer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Doyle&lt;/Author&gt;&lt;Year&gt;2014&lt;/Year&gt;&lt;RecNum&gt;385&lt;/RecNum&gt;&lt;DisplayText&gt;(Doyle et al., 2014)&lt;/DisplayText&gt;&lt;record&gt;&lt;rec-number&gt;385&lt;/rec-number&gt;&lt;foreign-keys&gt;&lt;key app="EN" db-id="w0ex2p09bat9f6et2a7vaeabsa9z2dtdpfd0" timestamp="1594631266"&gt;385&lt;/key&gt;&lt;/foreign-keys&gt;&lt;ref-type name="Book Section"&gt;5&lt;/ref-type&gt;&lt;contributors&gt;&lt;authors&gt;&lt;author&gt;Doyle, Thomas K.&lt;/author&gt;&lt;author&gt;Hays, Graeme C.&lt;/author&gt;&lt;author&gt;Harrod, Chris&lt;/author&gt;&lt;author&gt;Houghton, Jonathan D. R.&lt;/author&gt;&lt;/authors&gt;&lt;secondary-authors&gt;&lt;author&gt;Pitt, Kylie A.&lt;/author&gt;&lt;author&gt;Lucas, Cathy H.&lt;/author&gt;&lt;/secondary-authors&gt;&lt;/contributors&gt;&lt;titles&gt;&lt;title&gt;Ecological and Societal Benefits of Jellyfish&lt;/title&gt;&lt;secondary-title&gt;Jellyfish Blooms&lt;/secondary-title&gt;&lt;/titles&gt;&lt;pages&gt;105-127&lt;/pages&gt;&lt;dates&gt;&lt;year&gt;2014&lt;/year&gt;&lt;/dates&gt;&lt;pub-location&gt;Dordrecht&lt;/pub-location&gt;&lt;publisher&gt;Springer Netherlands&lt;/publisher&gt;&lt;isbn&gt;978-94-007-7015-7&lt;/isbn&gt;&lt;label&gt;Doyle2014&lt;/label&gt;&lt;urls&gt;&lt;related-urls&gt;&lt;url&gt;https://doi.org/10.1007/978-94-007-7015-7_5&lt;/url&gt;&lt;/related-urls&gt;&lt;/urls&gt;&lt;electronic-resource-num&gt;10.1007/978-94-007-7015-7_5&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Doyle et al., 2014)</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p>
        </w:tc>
        <w:tc>
          <w:tcPr>
            <w:tcW w:w="3686" w:type="dxa"/>
            <w:shd w:val="clear" w:color="auto" w:fill="auto"/>
          </w:tcPr>
          <w:p w14:paraId="68FA277A" w14:textId="5FCE0EEB"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loss of abundance and biomass are likely to impact the supply of this service.</w:t>
            </w:r>
          </w:p>
        </w:tc>
        <w:tc>
          <w:tcPr>
            <w:tcW w:w="1195" w:type="dxa"/>
          </w:tcPr>
          <w:p w14:paraId="0ABF2585" w14:textId="2393C308"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797C68CA" w14:textId="620F102B" w:rsidTr="007A7D87">
        <w:trPr>
          <w:trHeight w:val="690"/>
        </w:trPr>
        <w:tc>
          <w:tcPr>
            <w:tcW w:w="1838" w:type="dxa"/>
            <w:shd w:val="clear" w:color="auto" w:fill="FFE599" w:themeFill="accent4" w:themeFillTint="66"/>
            <w:hideMark/>
          </w:tcPr>
          <w:p w14:paraId="686216C9"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R&amp;M: Global Climate Regulation</w:t>
            </w:r>
          </w:p>
          <w:p w14:paraId="6968275D" w14:textId="31BA9EB4" w:rsidR="00EF6538" w:rsidRPr="00285D64" w:rsidRDefault="052343F7"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2AAA46AB" w14:textId="4C128A97" w:rsidR="00EF6538" w:rsidRPr="00285D64" w:rsidRDefault="052343F7"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75B98959" w14:textId="0562C04F"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69D708E0" w14:textId="78607C4E"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Because the neuston are at the surface of the water and can consume microbes and phytoplankton and use symbiotic zooxanthellae, they thus convert carbon to a form that can be consumed by higher organism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Doyle&lt;/Author&gt;&lt;Year&gt;2014&lt;/Year&gt;&lt;RecNum&gt;385&lt;/RecNum&gt;&lt;DisplayText&gt;(Doyle et al., 2014)&lt;/DisplayText&gt;&lt;record&gt;&lt;rec-number&gt;385&lt;/rec-number&gt;&lt;foreign-keys&gt;&lt;key app="EN" db-id="w0ex2p09bat9f6et2a7vaeabsa9z2dtdpfd0" timestamp="1594631266"&gt;385&lt;/key&gt;&lt;/foreign-keys&gt;&lt;ref-type name="Book Section"&gt;5&lt;/ref-type&gt;&lt;contributors&gt;&lt;authors&gt;&lt;author&gt;Doyle, Thomas K.&lt;/author&gt;&lt;author&gt;Hays, Graeme C.&lt;/author&gt;&lt;author&gt;Harrod, Chris&lt;/author&gt;&lt;author&gt;Houghton, Jonathan D. R.&lt;/author&gt;&lt;/authors&gt;&lt;secondary-authors&gt;&lt;author&gt;Pitt, Kylie A.&lt;/author&gt;&lt;author&gt;Lucas, Cathy H.&lt;/author&gt;&lt;/secondary-authors&gt;&lt;/contributors&gt;&lt;titles&gt;&lt;title&gt;Ecological and Societal Benefits of Jellyfish&lt;/title&gt;&lt;secondary-title&gt;Jellyfish Blooms&lt;/secondary-title&gt;&lt;/titles&gt;&lt;pages&gt;105-127&lt;/pages&gt;&lt;dates&gt;&lt;year&gt;2014&lt;/year&gt;&lt;/dates&gt;&lt;pub-location&gt;Dordrecht&lt;/pub-location&gt;&lt;publisher&gt;Springer Netherlands&lt;/publisher&gt;&lt;isbn&gt;978-94-007-7015-7&lt;/isbn&gt;&lt;label&gt;Doyle2014&lt;/label&gt;&lt;urls&gt;&lt;related-urls&gt;&lt;url&gt;https://doi.org/10.1007/978-94-007-7015-7_5&lt;/url&gt;&lt;/related-urls&gt;&lt;/urls&gt;&lt;electronic-resource-num&gt;10.1007/978-94-007-7015-7_5&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Doyle et al., 2014)</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that may then be stored in body tissues of long lived animals, such as whales. </w:t>
            </w:r>
            <w:r w:rsidRPr="00B274A2">
              <w:rPr>
                <w:rFonts w:ascii="Calibri" w:eastAsia="Times New Roman" w:hAnsi="Calibri" w:cs="Calibri"/>
                <w:color w:val="000000"/>
                <w:lang w:eastAsia="en-GB"/>
              </w:rPr>
              <w:t>Neuston</w:t>
            </w:r>
            <w:r>
              <w:rPr>
                <w:rFonts w:ascii="Calibri" w:eastAsia="Times New Roman" w:hAnsi="Calibri" w:cs="Calibri"/>
                <w:color w:val="000000"/>
                <w:lang w:eastAsia="en-GB"/>
              </w:rPr>
              <w:t xml:space="preserve"> can also die and sink in substantial quantities resulting in a transfer of carbon to the seabed where it can remain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Sweetman&lt;/Author&gt;&lt;Year&gt;2015&lt;/Year&gt;&lt;RecNum&gt;388&lt;/RecNum&gt;&lt;DisplayText&gt;(Sweetman and Chapman, 2015)&lt;/DisplayText&gt;&lt;record&gt;&lt;rec-number&gt;388&lt;/rec-number&gt;&lt;foreign-keys&gt;&lt;key app="EN" db-id="w0ex2p09bat9f6et2a7vaeabsa9z2dtdpfd0" timestamp="1594631266"&gt;388&lt;/key&gt;&lt;/foreign-keys&gt;&lt;ref-type name="Journal Article"&gt;17&lt;/ref-type&gt;&lt;contributors&gt;&lt;authors&gt;&lt;author&gt;Sweetman,Andrew&lt;/author&gt;&lt;author&gt;Chapman,Annelise&lt;/author&gt;&lt;/authors&gt;&lt;/contributors&gt;&lt;auth-address&gt;Dr Andrew Sweetman,International Research Institute of Stavanger,Stavanger,Norway,A.Sweetman@hw.ac.uk&lt;/auth-address&gt;&lt;titles&gt;&lt;title&gt;First assessment of flux rates of jellyfish carcasses (jelly-falls) to the benthos reveals the importance of gelatinous material for biological C-cycling in jellyfish-dominated ecosystems&lt;/title&gt;&lt;secondary-title&gt;Frontiers in Marine Science&lt;/secondary-title&gt;&lt;short-title&gt;Jellyfish carbon flux&lt;/short-title&gt;&lt;/titles&gt;&lt;periodical&gt;&lt;full-title&gt;Frontiers in Marine Science&lt;/full-title&gt;&lt;/periodical&gt;&lt;volume&gt;2&lt;/volume&gt;&lt;number&gt;47&lt;/number&gt;&lt;keywords&gt;&lt;keyword&gt;Jelly-falls,Pelagic-benthic coupling,Phytodetritus fluxes,Norway,Fjords&lt;/keyword&gt;&lt;/keywords&gt;&lt;dates&gt;&lt;year&gt;2015&lt;/year&gt;&lt;pub-dates&gt;&lt;date&gt;2015-July-06&lt;/date&gt;&lt;/pub-dates&gt;&lt;/dates&gt;&lt;isbn&gt;2296-7745&lt;/isbn&gt;&lt;work-type&gt;Original Research&lt;/work-type&gt;&lt;urls&gt;&lt;related-urls&gt;&lt;url&gt;https://www.frontiersin.org/article/10.3389/fmars.2015.00047&lt;/url&gt;&lt;/related-urls&gt;&lt;/urls&gt;&lt;electronic-resource-num&gt;10.3389/fmars.2015.00047&lt;/electronic-resource-num&gt;&lt;language&gt;English&lt;/language&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Sweetman and Chapman, 2015)</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For example, </w:t>
            </w:r>
            <w:proofErr w:type="spellStart"/>
            <w:r w:rsidR="00AC56D7">
              <w:rPr>
                <w:rFonts w:ascii="Calibri" w:eastAsia="Times New Roman" w:hAnsi="Calibri" w:cs="Calibri"/>
                <w:color w:val="000000"/>
                <w:lang w:eastAsia="en-GB"/>
              </w:rPr>
              <w:t>s</w:t>
            </w:r>
            <w:r>
              <w:rPr>
                <w:rFonts w:ascii="Calibri" w:eastAsia="Times New Roman" w:hAnsi="Calibri" w:cs="Calibri"/>
                <w:color w:val="000000"/>
                <w:lang w:eastAsia="en-GB"/>
              </w:rPr>
              <w:t>alps</w:t>
            </w:r>
            <w:proofErr w:type="spellEnd"/>
            <w:r>
              <w:rPr>
                <w:rFonts w:ascii="Calibri" w:eastAsia="Times New Roman" w:hAnsi="Calibri" w:cs="Calibri"/>
                <w:color w:val="000000"/>
                <w:lang w:eastAsia="en-GB"/>
              </w:rPr>
              <w:t xml:space="preserve"> have high rates of filter feeding, retaining a range of particle sizes (&lt; 1 um to 1 mm) and produce large and rapidly sinking faecal pellets as compared with phytoplankton derived </w:t>
            </w:r>
            <w:r>
              <w:rPr>
                <w:rFonts w:ascii="Calibri" w:eastAsia="Times New Roman" w:hAnsi="Calibri" w:cs="Calibri"/>
                <w:color w:val="000000"/>
                <w:lang w:eastAsia="en-GB"/>
              </w:rPr>
              <w:lastRenderedPageBreak/>
              <w:t xml:space="preserve">particles that sink passively and can take a month or longer to be sequestered in the deep ocean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Graham&lt;/Author&gt;&lt;Year&gt;2014&lt;/Year&gt;&lt;RecNum&gt;387&lt;/RecNum&gt;&lt;Suffix&gt;`, and references therein&lt;/Suffix&gt;&lt;DisplayText&gt;(Graham et al., 2014, and references therein)&lt;/DisplayText&gt;&lt;record&gt;&lt;rec-number&gt;387&lt;/rec-number&gt;&lt;foreign-keys&gt;&lt;key app="EN" db-id="w0ex2p09bat9f6et2a7vaeabsa9z2dtdpfd0" timestamp="1594631266"&gt;387&lt;/key&gt;&lt;/foreign-keys&gt;&lt;ref-type name="Journal Article"&gt;17&lt;/ref-type&gt;&lt;contributors&gt;&lt;authors&gt;&lt;author&gt;Graham, William M&lt;/author&gt;&lt;author&gt;Gelcich, Stefan&lt;/author&gt;&lt;author&gt;Robinson, Kelly L&lt;/author&gt;&lt;author&gt;Duarte, Carlos M&lt;/author&gt;&lt;author&gt;Brotz, Lucas&lt;/author&gt;&lt;author&gt;Purcell, Jennifer E&lt;/author&gt;&lt;author&gt;Madin, Laurence P&lt;/author&gt;&lt;author&gt;Mianzan, Hermes&lt;/author&gt;&lt;author&gt;Sutherland, Kelly R&lt;/author&gt;&lt;author&gt;Uye, Shin-ichi&lt;/author&gt;&lt;author&gt;Pitt, Kylie A&lt;/author&gt;&lt;author&gt;Lucas, Cathy H&lt;/author&gt;&lt;author&gt;Bøgeberg, Molly&lt;/author&gt;&lt;author&gt;Brodeur, Richard D&lt;/author&gt;&lt;author&gt;Condon, Robert H&lt;/author&gt;&lt;/authors&gt;&lt;/contributors&gt;&lt;titles&gt;&lt;title&gt;Linking human well-being and jellyfish: ecosystem services, impacts, and societal responses&lt;/title&gt;&lt;secondary-title&gt;Frontiers in Ecology and the Environment&lt;/secondary-title&gt;&lt;/titles&gt;&lt;periodical&gt;&lt;full-title&gt;Frontiers in Ecology and the Environment&lt;/full-title&gt;&lt;/periodical&gt;&lt;pages&gt;515-523&lt;/pages&gt;&lt;volume&gt;12&lt;/volume&gt;&lt;number&gt;9&lt;/number&gt;&lt;dates&gt;&lt;year&gt;2014&lt;/year&gt;&lt;/dates&gt;&lt;isbn&gt;1540-9295&lt;/isbn&gt;&lt;urls&gt;&lt;related-urls&gt;&lt;url&gt;https://esajournals.onlinelibrary.wiley.com/doi/abs/10.1890/130298&lt;/url&gt;&lt;/related-urls&gt;&lt;/urls&gt;&lt;electronic-resource-num&gt;10.1890/130298&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Graham et al., 2014, and references therein)</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Similarly, large amounts of Sargassum seaweed sink to the deep sea bed, providing a considerable input of organic material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Baker&lt;/Author&gt;&lt;Year&gt;2018&lt;/Year&gt;&lt;RecNum&gt;412&lt;/RecNum&gt;&lt;DisplayText&gt;(Baker et al., 2018)&lt;/DisplayText&gt;&lt;record&gt;&lt;rec-number&gt;412&lt;/rec-number&gt;&lt;foreign-keys&gt;&lt;key app="EN" db-id="w0ex2p09bat9f6et2a7vaeabsa9z2dtdpfd0" timestamp="1594723462"&gt;412&lt;/key&gt;&lt;/foreign-keys&gt;&lt;ref-type name="Journal Article"&gt;17&lt;/ref-type&gt;&lt;contributors&gt;&lt;authors&gt;&lt;author&gt;Baker, Philip&lt;/author&gt;&lt;author&gt;Minzlaff, Ulrike&lt;/author&gt;&lt;author&gt;Schoenle, Alexandra&lt;/author&gt;&lt;author&gt;Schwabe, Enrico&lt;/author&gt;&lt;author&gt;Hohlfeld, Manon&lt;/author&gt;&lt;author&gt;Jeuck, Alexandra&lt;/author&gt;&lt;author&gt;Brenke, Nils&lt;/author&gt;&lt;author&gt;Prausse, Dennis&lt;/author&gt;&lt;author&gt;Rothenbeck, Marcel&lt;/author&gt;&lt;author&gt;Brix, Saskia&lt;/author&gt;&lt;author&gt;Frutos, Inmaculada&lt;/author&gt;&lt;author&gt;Jörger, Katharina M.&lt;/author&gt;&lt;author&gt;Neusser, Timea P.&lt;/author&gt;&lt;author&gt;Koppelmann, Rolf&lt;/author&gt;&lt;author&gt;Devey, Colin&lt;/author&gt;&lt;author&gt;Brandt, Angelika&lt;/author&gt;&lt;author&gt;Arndt, Hartmut&lt;/author&gt;&lt;/authors&gt;&lt;/contributors&gt;&lt;titles&gt;&lt;title&gt;Potential contribution of surface-dwelling Sargassum algae to deep-sea ecosystems in the southern North Atlantic&lt;/title&gt;&lt;secondary-title&gt;Deep Sea Research Part II: Topical Studies in Oceanography&lt;/secondary-title&gt;&lt;/titles&gt;&lt;periodical&gt;&lt;full-title&gt;Deep Sea Research Part II: Topical Studies in Oceanography&lt;/full-title&gt;&lt;/periodical&gt;&lt;pages&gt;21-34&lt;/pages&gt;&lt;volume&gt;148&lt;/volume&gt;&lt;keywords&gt;&lt;keyword&gt;Sedimentation rate&lt;/keyword&gt;&lt;keyword&gt;Carbon influx&lt;/keyword&gt;&lt;keyword&gt;Microbial food web&lt;/keyword&gt;&lt;keyword&gt;Protozoans&lt;/keyword&gt;&lt;keyword&gt;Macrofauna&lt;/keyword&gt;&lt;keyword&gt;Stable isotopes&lt;/keyword&gt;&lt;keyword&gt;Fatty acids&lt;/keyword&gt;&lt;/keywords&gt;&lt;dates&gt;&lt;year&gt;2018&lt;/year&gt;&lt;pub-dates&gt;&lt;date&gt;2018/02/01/&lt;/date&gt;&lt;/pub-dates&gt;&lt;/dates&gt;&lt;isbn&gt;0967-0645&lt;/isbn&gt;&lt;urls&gt;&lt;related-urls&gt;&lt;url&gt;http://www.sciencedirect.com/science/article/pii/S0967064516304283&lt;/url&gt;&lt;/related-urls&gt;&lt;/urls&gt;&lt;electronic-resource-num&gt;https://doi.org/10.1016/j.dsr2.2017.10.002&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Baker et al., 2018)</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addition, the presence of neuston in the upper layer of the ocean also results in greater respiration that can influence the exchange of carbon dioxide at the air-sea interface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Dandonneau&lt;/Author&gt;&lt;Year&gt;2008&lt;/Year&gt;&lt;RecNum&gt;404&lt;/RecNum&gt;&lt;DisplayText&gt;(Dandonneau et al., 2008)&lt;/DisplayText&gt;&lt;record&gt;&lt;rec-number&gt;404&lt;/rec-number&gt;&lt;foreign-keys&gt;&lt;key app="EN" db-id="w0ex2p09bat9f6et2a7vaeabsa9z2dtdpfd0" timestamp="1594717666"&gt;404&lt;/key&gt;&lt;/foreign-keys&gt;&lt;ref-type name="Journal Article"&gt;17&lt;/ref-type&gt;&lt;contributors&gt;&lt;authors&gt;&lt;author&gt;Dandonneau, Yves&lt;/author&gt;&lt;author&gt;Menkes, Christophe&lt;/author&gt;&lt;author&gt;Duteil, Olaf&lt;/author&gt;&lt;author&gt;Gorgues, Thomas&lt;/author&gt;&lt;/authors&gt;&lt;/contributors&gt;&lt;titles&gt;&lt;title&gt;Concentration of floating biogenic material in convergence zones&lt;/title&gt;&lt;secondary-title&gt;Journal of Marine Systems&lt;/secondary-title&gt;&lt;/titles&gt;&lt;periodical&gt;&lt;full-title&gt;Journal of Marine Systems&lt;/full-title&gt;&lt;/periodical&gt;&lt;pages&gt;226-232&lt;/pages&gt;&lt;volume&gt;69&lt;/volume&gt;&lt;number&gt;3&lt;/number&gt;&lt;keywords&gt;&lt;keyword&gt;Sea surface&lt;/keyword&gt;&lt;keyword&gt;Convergence&lt;/keyword&gt;&lt;keyword&gt;Biomass&lt;/keyword&gt;&lt;/keywords&gt;&lt;dates&gt;&lt;year&gt;2008&lt;/year&gt;&lt;pub-dates&gt;&lt;date&gt;2008/02/01/&lt;/date&gt;&lt;/pub-dates&gt;&lt;/dates&gt;&lt;isbn&gt;0924-7963&lt;/isbn&gt;&lt;urls&gt;&lt;related-urls&gt;&lt;url&gt;http://www.sciencedirect.com/science/article/pii/S0924796307000644&lt;/url&gt;&lt;/related-urls&gt;&lt;/urls&gt;&lt;electronic-resource-num&gt;https://doi.org/10.1016/j.jmarsys.2006.02.016&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Dandonneau et al., 2008)</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p>
        </w:tc>
        <w:tc>
          <w:tcPr>
            <w:tcW w:w="3686" w:type="dxa"/>
            <w:shd w:val="clear" w:color="auto" w:fill="auto"/>
          </w:tcPr>
          <w:p w14:paraId="09583181" w14:textId="77777777"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A loss of abundance and biomass are likely to impact the supply of this service.</w:t>
            </w:r>
          </w:p>
          <w:p w14:paraId="3B6EB8B7" w14:textId="77777777" w:rsidR="00EF6538" w:rsidRDefault="00EF6538" w:rsidP="00EF6538">
            <w:pPr>
              <w:spacing w:after="0" w:line="240" w:lineRule="auto"/>
              <w:rPr>
                <w:rFonts w:ascii="Calibri" w:eastAsia="Times New Roman" w:hAnsi="Calibri" w:cs="Calibri"/>
                <w:color w:val="000000"/>
                <w:lang w:eastAsia="en-GB"/>
              </w:rPr>
            </w:pPr>
          </w:p>
          <w:p w14:paraId="1FB78610" w14:textId="77777777" w:rsidR="00EF6538" w:rsidRDefault="00EF6538" w:rsidP="00EF6538">
            <w:pPr>
              <w:spacing w:after="0" w:line="240" w:lineRule="auto"/>
              <w:rPr>
                <w:rFonts w:ascii="Calibri" w:eastAsia="Times New Roman" w:hAnsi="Calibri" w:cs="Calibri"/>
                <w:color w:val="000000"/>
                <w:lang w:eastAsia="en-GB"/>
              </w:rPr>
            </w:pPr>
          </w:p>
          <w:p w14:paraId="0E8C39D2" w14:textId="77777777" w:rsidR="00EF6538" w:rsidRDefault="00EF6538" w:rsidP="00EF6538">
            <w:pPr>
              <w:spacing w:after="0" w:line="240" w:lineRule="auto"/>
              <w:rPr>
                <w:rFonts w:ascii="Calibri" w:eastAsia="Times New Roman" w:hAnsi="Calibri" w:cs="Calibri"/>
                <w:color w:val="000000"/>
                <w:lang w:eastAsia="en-GB"/>
              </w:rPr>
            </w:pPr>
          </w:p>
          <w:p w14:paraId="4DE0532C" w14:textId="0E0B5315" w:rsidR="00EF6538" w:rsidRPr="00285D64" w:rsidRDefault="00EF6538" w:rsidP="00EF6538">
            <w:pPr>
              <w:spacing w:after="0" w:line="240" w:lineRule="auto"/>
              <w:rPr>
                <w:rFonts w:ascii="Calibri" w:eastAsia="Times New Roman" w:hAnsi="Calibri" w:cs="Calibri"/>
                <w:color w:val="000000"/>
                <w:lang w:eastAsia="en-GB"/>
              </w:rPr>
            </w:pPr>
          </w:p>
        </w:tc>
        <w:tc>
          <w:tcPr>
            <w:tcW w:w="1195" w:type="dxa"/>
          </w:tcPr>
          <w:p w14:paraId="76EC2BF1" w14:textId="6C020EB5"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4EBAFF1B" w14:textId="5D5EB316" w:rsidTr="007A7D87">
        <w:trPr>
          <w:trHeight w:val="465"/>
        </w:trPr>
        <w:tc>
          <w:tcPr>
            <w:tcW w:w="1838" w:type="dxa"/>
            <w:shd w:val="clear" w:color="auto" w:fill="DBDBDB" w:themeFill="accent3" w:themeFillTint="66"/>
          </w:tcPr>
          <w:p w14:paraId="724D6998"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Recreation &amp; Leisure</w:t>
            </w:r>
          </w:p>
          <w:p w14:paraId="39D7B16D" w14:textId="535D1B2A" w:rsidR="00EF6538" w:rsidRPr="004D206D" w:rsidRDefault="3931F8C7"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Indirect link</w:t>
            </w:r>
          </w:p>
          <w:p w14:paraId="6B73221A" w14:textId="1A387A1E" w:rsidR="00EF6538" w:rsidRPr="004D206D" w:rsidRDefault="3931F8C7" w:rsidP="52CCCAAE">
            <w:pPr>
              <w:spacing w:after="0" w:line="240" w:lineRule="auto"/>
              <w:rPr>
                <w:rFonts w:ascii="Calibri" w:eastAsia="Times New Roman" w:hAnsi="Calibri" w:cs="Calibri"/>
                <w:i/>
                <w:iCs/>
                <w:color w:val="000000"/>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tc>
        <w:tc>
          <w:tcPr>
            <w:tcW w:w="7229" w:type="dxa"/>
            <w:shd w:val="clear" w:color="auto" w:fill="auto"/>
            <w:noWrap/>
          </w:tcPr>
          <w:p w14:paraId="3AF020B4" w14:textId="77824C17"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Neuston provide opportunities for recreation and leisure when they wash up on shore and are observed by beach combers and other shoreline users </w:t>
            </w:r>
            <w:r w:rsidRPr="00352DFE">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Viney&lt;/Author&gt;&lt;Year&gt;2014&lt;/Year&gt;&lt;RecNum&gt;389&lt;/RecNum&gt;&lt;DisplayText&gt;(Viney, 2014)&lt;/DisplayText&gt;&lt;record&gt;&lt;rec-number&gt;389&lt;/rec-number&gt;&lt;foreign-keys&gt;&lt;key app="EN" db-id="w0ex2p09bat9f6et2a7vaeabsa9z2dtdpfd0" timestamp="1594631266"&gt;389&lt;/key&gt;&lt;/foreign-keys&gt;&lt;ref-type name="Newspaper Article"&gt;23&lt;/ref-type&gt;&lt;contributors&gt;&lt;authors&gt;&lt;author&gt;Viney, M.&lt;/author&gt;&lt;/authors&gt;&lt;/contributors&gt;&lt;titles&gt;&lt;title&gt;Another life: By-the-wind sailors bring beach visitors to their knees&lt;/title&gt;&lt;secondary-title&gt;The Irish Times&lt;/secondary-title&gt;&lt;/titles&gt;&lt;dates&gt;&lt;year&gt;2014&lt;/year&gt;&lt;pub-dates&gt;&lt;date&gt;5 July&lt;/date&gt;&lt;/pub-dates&gt;&lt;/dates&gt;&lt;pub-location&gt;Dublin&lt;/pub-location&gt;&lt;urls&gt;&lt;/urls&gt;&lt;/record&gt;&lt;/Cite&gt;&lt;/EndNote&gt;</w:instrText>
            </w:r>
            <w:r w:rsidRPr="00352DFE">
              <w:rPr>
                <w:rFonts w:ascii="Calibri" w:eastAsia="Times New Roman" w:hAnsi="Calibri" w:cs="Calibri"/>
                <w:color w:val="000000"/>
                <w:lang w:eastAsia="en-GB"/>
              </w:rPr>
              <w:fldChar w:fldCharType="separate"/>
            </w:r>
            <w:r w:rsidRPr="00352DFE">
              <w:rPr>
                <w:rFonts w:ascii="Calibri" w:eastAsia="Times New Roman" w:hAnsi="Calibri" w:cs="Calibri"/>
                <w:noProof/>
                <w:color w:val="000000"/>
                <w:lang w:eastAsia="en-GB"/>
              </w:rPr>
              <w:t>(Viney, 2014)</w:t>
            </w:r>
            <w:r w:rsidRPr="00352DFE">
              <w:rPr>
                <w:rFonts w:ascii="Calibri" w:eastAsia="Times New Roman" w:hAnsi="Calibri" w:cs="Calibri"/>
                <w:color w:val="000000"/>
                <w:lang w:eastAsia="en-GB"/>
              </w:rPr>
              <w:fldChar w:fldCharType="end"/>
            </w:r>
            <w:r w:rsidRPr="00352DFE">
              <w:rPr>
                <w:rFonts w:ascii="Calibri" w:eastAsia="Times New Roman" w:hAnsi="Calibri" w:cs="Calibri"/>
                <w:color w:val="000000"/>
                <w:lang w:eastAsia="en-GB"/>
              </w:rPr>
              <w:t xml:space="preserve">. Additionally, the neuston contains juveniles of a number of species that can be important to contributing to recreational activities such as fishing e.g. Salmon </w:t>
            </w:r>
            <w:r w:rsidRPr="00352DFE">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Pool&lt;/Author&gt;&lt;Year&gt;2012&lt;/Year&gt;&lt;RecNum&gt;396&lt;/RecNum&gt;&lt;DisplayText&gt;(Pool et al., 2012)&lt;/DisplayText&gt;&lt;record&gt;&lt;rec-number&gt;396&lt;/rec-number&gt;&lt;foreign-keys&gt;&lt;key app="EN" db-id="w0ex2p09bat9f6et2a7vaeabsa9z2dtdpfd0" timestamp="1594637521"&gt;396&lt;/key&gt;&lt;/foreign-keys&gt;&lt;ref-type name="Journal Article"&gt;17&lt;/ref-type&gt;&lt;contributors&gt;&lt;authors&gt;&lt;author&gt;Pool, Suzan S.&lt;/author&gt;&lt;author&gt;Reese, Douglas C.&lt;/author&gt;&lt;author&gt;Brodeur, Richard D.&lt;/author&gt;&lt;/authors&gt;&lt;/contributors&gt;&lt;titles&gt;&lt;title&gt;Defining marine habitat of juvenile Chinook salmon, Oncorhynchus tshawytscha, and coho salmon, O. kisutch, in the northern California Current System&lt;/title&gt;&lt;secondary-title&gt;Environmental Biology of Fishes&lt;/secondary-title&gt;&lt;/titles&gt;&lt;periodical&gt;&lt;full-title&gt;Environmental Biology of Fishes&lt;/full-title&gt;&lt;/periodical&gt;&lt;pages&gt;233-243&lt;/pages&gt;&lt;volume&gt;93&lt;/volume&gt;&lt;number&gt;2&lt;/number&gt;&lt;dates&gt;&lt;year&gt;2012&lt;/year&gt;&lt;pub-dates&gt;&lt;date&gt;2012/02/01&lt;/date&gt;&lt;/pub-dates&gt;&lt;/dates&gt;&lt;isbn&gt;1573-5133&lt;/isbn&gt;&lt;urls&gt;&lt;related-urls&gt;&lt;url&gt;https://doi.org/10.1007/s10641-011-9909-9&lt;/url&gt;&lt;/related-urls&gt;&lt;/urls&gt;&lt;electronic-resource-num&gt;10.1007/s10641-011-9909-9&lt;/electronic-resource-num&gt;&lt;/record&gt;&lt;/Cite&gt;&lt;/EndNote&gt;</w:instrText>
            </w:r>
            <w:r w:rsidRPr="00352DFE">
              <w:rPr>
                <w:rFonts w:ascii="Calibri" w:eastAsia="Times New Roman" w:hAnsi="Calibri" w:cs="Calibri"/>
                <w:color w:val="000000"/>
                <w:lang w:eastAsia="en-GB"/>
              </w:rPr>
              <w:fldChar w:fldCharType="separate"/>
            </w:r>
            <w:r w:rsidRPr="00352DFE">
              <w:rPr>
                <w:rFonts w:ascii="Calibri" w:eastAsia="Times New Roman" w:hAnsi="Calibri" w:cs="Calibri"/>
                <w:noProof/>
                <w:color w:val="000000"/>
                <w:lang w:eastAsia="en-GB"/>
              </w:rPr>
              <w:t>(Pool et al., 2012)</w:t>
            </w:r>
            <w:r w:rsidRPr="00352DFE">
              <w:rPr>
                <w:rFonts w:ascii="Calibri" w:eastAsia="Times New Roman" w:hAnsi="Calibri" w:cs="Calibri"/>
                <w:color w:val="000000"/>
                <w:lang w:eastAsia="en-GB"/>
              </w:rPr>
              <w:fldChar w:fldCharType="end"/>
            </w:r>
            <w:r w:rsidRPr="00352DFE">
              <w:rPr>
                <w:rFonts w:ascii="Calibri" w:eastAsia="Times New Roman" w:hAnsi="Calibri" w:cs="Calibri"/>
                <w:color w:val="000000"/>
                <w:lang w:eastAsia="en-GB"/>
              </w:rPr>
              <w:t>.</w:t>
            </w:r>
            <w:r>
              <w:rPr>
                <w:rFonts w:ascii="Calibri" w:eastAsia="Times New Roman" w:hAnsi="Calibri" w:cs="Calibri"/>
                <w:color w:val="000000"/>
                <w:lang w:eastAsia="en-GB"/>
              </w:rPr>
              <w:t xml:space="preserve"> </w:t>
            </w:r>
          </w:p>
        </w:tc>
        <w:tc>
          <w:tcPr>
            <w:tcW w:w="3686" w:type="dxa"/>
            <w:shd w:val="clear" w:color="auto" w:fill="auto"/>
          </w:tcPr>
          <w:p w14:paraId="29236A8A" w14:textId="5B21308B"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loss in abundance and species richness is likely to impact this service. Because the neuston are not collected and/or used for recreation in oceanic waters but in another habitat, this service has an indirect link. That is, the neuston in oceanic waters, directly contribute to this service in other habitats.</w:t>
            </w:r>
          </w:p>
        </w:tc>
        <w:tc>
          <w:tcPr>
            <w:tcW w:w="1195" w:type="dxa"/>
          </w:tcPr>
          <w:p w14:paraId="15093A9F" w14:textId="74AB7144"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use</w:t>
            </w:r>
          </w:p>
        </w:tc>
      </w:tr>
      <w:tr w:rsidR="00EF6538" w:rsidRPr="00285D64" w14:paraId="36D2CDD0" w14:textId="1E1AA142" w:rsidTr="007A7D87">
        <w:trPr>
          <w:trHeight w:val="465"/>
        </w:trPr>
        <w:tc>
          <w:tcPr>
            <w:tcW w:w="1838" w:type="dxa"/>
            <w:shd w:val="clear" w:color="auto" w:fill="DBDBDB" w:themeFill="accent3" w:themeFillTint="66"/>
            <w:hideMark/>
          </w:tcPr>
          <w:p w14:paraId="639111ED"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Scientific</w:t>
            </w:r>
          </w:p>
          <w:p w14:paraId="0E4989AB" w14:textId="31BA9EB4" w:rsidR="00EF6538" w:rsidRPr="00285D64" w:rsidRDefault="5F302F4A"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7C893F1C" w14:textId="4CBA2257" w:rsidR="00EF6538" w:rsidRPr="00285D64" w:rsidRDefault="5F302F4A"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34CD1168" w14:textId="7DB12762"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3A219EB8" w14:textId="778D7134" w:rsidR="00EF6538" w:rsidRPr="00285D64" w:rsidRDefault="00EF6538" w:rsidP="00417D75">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Neuston provide this service when they are the subject matter of scientific research activities in the field (in-situ) or ex-situ, for example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 AuthorYear="1"&gt;&lt;Author&gt;Purcell&lt;/Author&gt;&lt;Year&gt;2012&lt;/Year&gt;&lt;RecNum&gt;383&lt;/RecNum&gt;&lt;DisplayText&gt;Purcell et al. (2012)&lt;/DisplayText&gt;&lt;record&gt;&lt;rec-number&gt;383&lt;/rec-number&gt;&lt;foreign-keys&gt;&lt;key app="EN" db-id="w0ex2p09bat9f6et2a7vaeabsa9z2dtdpfd0" timestamp="1594631266"&gt;383&lt;/key&gt;&lt;/foreign-keys&gt;&lt;ref-type name="Journal Article"&gt;17&lt;/ref-type&gt;&lt;contributors&gt;&lt;authors&gt;&lt;author&gt;Purcell, Jennifer E.&lt;/author&gt;&lt;author&gt;Clarkin, Emmett&lt;/author&gt;&lt;author&gt;Doyle, Thomas K.&lt;/author&gt;&lt;/authors&gt;&lt;/contributors&gt;&lt;titles&gt;&lt;title&gt;Foods of Velella velella (Cnidaria: Hydrozoa) in algal rafts and its distribution in Irish seas&lt;/title&gt;&lt;secondary-title&gt;Hydrobiologia&lt;/secondary-title&gt;&lt;/titles&gt;&lt;periodical&gt;&lt;full-title&gt;Hydrobiologia&lt;/full-title&gt;&lt;/periodical&gt;&lt;pages&gt;47-55&lt;/pages&gt;&lt;volume&gt;690&lt;/volume&gt;&lt;number&gt;1&lt;/number&gt;&lt;dates&gt;&lt;year&gt;2012&lt;/year&gt;&lt;pub-dates&gt;&lt;date&gt;July 01&lt;/date&gt;&lt;/pub-dates&gt;&lt;/dates&gt;&lt;isbn&gt;1573-5117&lt;/isbn&gt;&lt;label&gt;Purcell2012&lt;/label&gt;&lt;work-type&gt;journal article&lt;/work-type&gt;&lt;urls&gt;&lt;related-urls&gt;&lt;url&gt;https://doi.org/10.1007/s10750-012-1052-x&lt;/url&gt;&lt;/related-urls&gt;&lt;/urls&gt;&lt;electronic-resource-num&gt;10.1007/s10750-012-1052-x&lt;/electronic-resource-num&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Purcell et al. (2012)</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w:t>
            </w:r>
            <w:r w:rsidR="00852D17">
              <w:rPr>
                <w:rFonts w:ascii="Calibri" w:eastAsia="Times New Roman" w:hAnsi="Calibri" w:cs="Calibri"/>
                <w:color w:val="000000"/>
                <w:lang w:eastAsia="en-GB"/>
              </w:rPr>
              <w:t xml:space="preserve"> Methods </w:t>
            </w:r>
            <w:r w:rsidR="00707727">
              <w:rPr>
                <w:rFonts w:ascii="Calibri" w:eastAsia="Times New Roman" w:hAnsi="Calibri" w:cs="Calibri"/>
                <w:color w:val="000000"/>
                <w:lang w:eastAsia="en-GB"/>
              </w:rPr>
              <w:t>are being developed to optimise</w:t>
            </w:r>
            <w:r w:rsidR="009B7483">
              <w:rPr>
                <w:rFonts w:ascii="Calibri" w:eastAsia="Times New Roman" w:hAnsi="Calibri" w:cs="Calibri"/>
                <w:color w:val="000000"/>
                <w:lang w:eastAsia="en-GB"/>
              </w:rPr>
              <w:t xml:space="preserve"> </w:t>
            </w:r>
            <w:r w:rsidR="00707727">
              <w:rPr>
                <w:rFonts w:ascii="Calibri" w:eastAsia="Times New Roman" w:hAnsi="Calibri" w:cs="Calibri"/>
                <w:color w:val="000000"/>
                <w:lang w:eastAsia="en-GB"/>
              </w:rPr>
              <w:t>the use</w:t>
            </w:r>
            <w:r w:rsidR="009B7483">
              <w:rPr>
                <w:rFonts w:ascii="Calibri" w:eastAsia="Times New Roman" w:hAnsi="Calibri" w:cs="Calibri"/>
                <w:color w:val="000000"/>
                <w:lang w:eastAsia="en-GB"/>
              </w:rPr>
              <w:t xml:space="preserve"> and viability </w:t>
            </w:r>
            <w:r w:rsidR="00707727">
              <w:rPr>
                <w:rFonts w:ascii="Calibri" w:eastAsia="Times New Roman" w:hAnsi="Calibri" w:cs="Calibri"/>
                <w:color w:val="000000"/>
                <w:lang w:eastAsia="en-GB"/>
              </w:rPr>
              <w:t>of macroalgae</w:t>
            </w:r>
            <w:r w:rsidR="009B7483">
              <w:rPr>
                <w:rFonts w:ascii="Calibri" w:eastAsia="Times New Roman" w:hAnsi="Calibri" w:cs="Calibri"/>
                <w:color w:val="000000"/>
                <w:lang w:eastAsia="en-GB"/>
              </w:rPr>
              <w:t xml:space="preserve">, such as </w:t>
            </w:r>
            <w:r w:rsidR="009B7483">
              <w:rPr>
                <w:rFonts w:ascii="Calibri" w:eastAsia="Times New Roman" w:hAnsi="Calibri" w:cs="Calibri"/>
                <w:i/>
                <w:color w:val="000000"/>
                <w:lang w:eastAsia="en-GB"/>
              </w:rPr>
              <w:t>Sargassum</w:t>
            </w:r>
            <w:r w:rsidR="009B7483">
              <w:rPr>
                <w:rFonts w:ascii="Calibri" w:eastAsia="Times New Roman" w:hAnsi="Calibri" w:cs="Calibri"/>
                <w:color w:val="000000"/>
                <w:lang w:eastAsia="en-GB"/>
              </w:rPr>
              <w:t>,</w:t>
            </w:r>
            <w:r w:rsidR="00707727">
              <w:rPr>
                <w:rFonts w:ascii="Calibri" w:eastAsia="Times New Roman" w:hAnsi="Calibri" w:cs="Calibri"/>
                <w:color w:val="000000"/>
                <w:lang w:eastAsia="en-GB"/>
              </w:rPr>
              <w:t xml:space="preserve"> as a source of biofuel</w:t>
            </w:r>
            <w:r w:rsidR="00417D75">
              <w:rPr>
                <w:rFonts w:ascii="Calibri" w:eastAsia="Times New Roman" w:hAnsi="Calibri" w:cs="Calibri"/>
                <w:color w:val="000000"/>
                <w:lang w:eastAsia="en-GB"/>
              </w:rPr>
              <w:t xml:space="preserve"> </w:t>
            </w:r>
            <w:r w:rsidR="00417D75">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Jones&lt;/Author&gt;&lt;Year&gt;2020&lt;/Year&gt;&lt;RecNum&gt;70&lt;/RecNum&gt;&lt;DisplayText&gt;(Jones et al., 2020)&lt;/DisplayText&gt;&lt;record&gt;&lt;rec-number&gt;431&lt;/rec-number&gt;&lt;foreign-keys&gt;&lt;key app="EN" db-id="w0ex2p09bat9f6et2a7vaeabsa9z2dtdpfd0" timestamp="1596707728"&gt;431&lt;/key&gt;&lt;/foreign-keys&gt;&lt;ref-type name="Journal Article"&gt;17&lt;/ref-type&gt;&lt;contributors&gt;&lt;authors&gt;&lt;author&gt;Jones, E. S.&lt;/author&gt;&lt;author&gt;Raikova, S.&lt;/author&gt;&lt;author&gt;Ebrahim, S.&lt;/author&gt;&lt;author&gt;Parsons, S.&lt;/author&gt;&lt;author&gt;Allen, M. J.&lt;/author&gt;&lt;author&gt;Chuck, C. J.&lt;/author&gt;&lt;/authors&gt;&lt;/contributors&gt;&lt;titles&gt;&lt;title&gt;Saltwater based fractionation and valorisation of macroalgae&lt;/title&gt;&lt;secondary-title&gt;Journal of Chemical Technology and Biotechnology&lt;/secondary-title&gt;&lt;/titles&gt;&lt;periodical&gt;&lt;full-title&gt;Journal of Chemical Technology and Biotechnology&lt;/full-title&gt;&lt;/periodical&gt;&lt;pages&gt;2098-2109&lt;/pages&gt;&lt;volume&gt;95&lt;/volume&gt;&lt;number&gt;8&lt;/number&gt;&lt;dates&gt;&lt;year&gt;2020&lt;/year&gt;&lt;/dates&gt;&lt;urls&gt;&lt;/urls&gt;&lt;/record&gt;&lt;/Cite&gt;&lt;/EndNote&gt;</w:instrText>
            </w:r>
            <w:r w:rsidR="00417D75">
              <w:rPr>
                <w:rFonts w:ascii="Calibri" w:eastAsia="Times New Roman" w:hAnsi="Calibri" w:cs="Calibri"/>
                <w:color w:val="000000"/>
                <w:lang w:eastAsia="en-GB"/>
              </w:rPr>
              <w:fldChar w:fldCharType="separate"/>
            </w:r>
            <w:r w:rsidR="00417D75">
              <w:rPr>
                <w:rFonts w:ascii="Calibri" w:eastAsia="Times New Roman" w:hAnsi="Calibri" w:cs="Calibri"/>
                <w:noProof/>
                <w:color w:val="000000"/>
                <w:lang w:eastAsia="en-GB"/>
              </w:rPr>
              <w:t>(Jones et al., 2020)</w:t>
            </w:r>
            <w:r w:rsidR="00417D75">
              <w:rPr>
                <w:rFonts w:ascii="Calibri" w:eastAsia="Times New Roman" w:hAnsi="Calibri" w:cs="Calibri"/>
                <w:color w:val="000000"/>
                <w:lang w:eastAsia="en-GB"/>
              </w:rPr>
              <w:fldChar w:fldCharType="end"/>
            </w:r>
            <w:r w:rsidR="00707727">
              <w:rPr>
                <w:rFonts w:ascii="Calibri" w:eastAsia="Times New Roman" w:hAnsi="Calibri" w:cs="Calibri"/>
                <w:color w:val="000000"/>
                <w:lang w:eastAsia="en-GB"/>
              </w:rPr>
              <w:t>.</w:t>
            </w:r>
            <w:r w:rsidR="00417D75">
              <w:rPr>
                <w:rFonts w:ascii="Calibri" w:eastAsia="Times New Roman" w:hAnsi="Calibri" w:cs="Calibri"/>
                <w:color w:val="000000"/>
                <w:lang w:eastAsia="en-GB"/>
              </w:rPr>
              <w:t xml:space="preserve"> </w:t>
            </w:r>
            <w:r w:rsidR="00C919E6">
              <w:rPr>
                <w:rFonts w:ascii="Calibri" w:eastAsia="Times New Roman" w:hAnsi="Calibri" w:cs="Calibri"/>
                <w:color w:val="000000"/>
                <w:lang w:eastAsia="en-GB"/>
              </w:rPr>
              <w:t xml:space="preserve">Automated </w:t>
            </w:r>
            <w:r w:rsidR="009B7483">
              <w:rPr>
                <w:rFonts w:ascii="Calibri" w:eastAsia="Times New Roman" w:hAnsi="Calibri" w:cs="Calibri"/>
                <w:color w:val="000000"/>
                <w:lang w:eastAsia="en-GB"/>
              </w:rPr>
              <w:t>de</w:t>
            </w:r>
            <w:r w:rsidR="00621328">
              <w:rPr>
                <w:rFonts w:ascii="Calibri" w:eastAsia="Times New Roman" w:hAnsi="Calibri" w:cs="Calibri"/>
                <w:color w:val="000000"/>
                <w:lang w:eastAsia="en-GB"/>
              </w:rPr>
              <w:t xml:space="preserve">tection methods where modern artificial </w:t>
            </w:r>
            <w:r w:rsidR="00C919E6">
              <w:rPr>
                <w:rFonts w:ascii="Calibri" w:eastAsia="Times New Roman" w:hAnsi="Calibri" w:cs="Calibri"/>
                <w:color w:val="000000"/>
                <w:lang w:eastAsia="en-GB"/>
              </w:rPr>
              <w:t>intelligence-based</w:t>
            </w:r>
            <w:r w:rsidR="00621328">
              <w:rPr>
                <w:rFonts w:ascii="Calibri" w:eastAsia="Times New Roman" w:hAnsi="Calibri" w:cs="Calibri"/>
                <w:color w:val="000000"/>
                <w:lang w:eastAsia="en-GB"/>
              </w:rPr>
              <w:t xml:space="preserve"> approaches are</w:t>
            </w:r>
            <w:r w:rsidR="00C919E6">
              <w:rPr>
                <w:rFonts w:ascii="Calibri" w:eastAsia="Times New Roman" w:hAnsi="Calibri" w:cs="Calibri"/>
                <w:color w:val="000000"/>
                <w:lang w:eastAsia="en-GB"/>
              </w:rPr>
              <w:t xml:space="preserve"> being developed to automatically detect the quantity and type of jellyfish in the Mediterranean Sea </w:t>
            </w:r>
            <w:r w:rsidR="00C919E6">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Martin-Abadal&lt;/Author&gt;&lt;Year&gt;2020&lt;/Year&gt;&lt;RecNum&gt;71&lt;/RecNum&gt;&lt;DisplayText&gt;(Martin-Abadal et al., 2020)&lt;/DisplayText&gt;&lt;record&gt;&lt;rec-number&gt;432&lt;/rec-number&gt;&lt;foreign-keys&gt;&lt;key app="EN" db-id="w0ex2p09bat9f6et2a7vaeabsa9z2dtdpfd0" timestamp="1596707728"&gt;432&lt;/key&gt;&lt;/foreign-keys&gt;&lt;ref-type name="Journal Article"&gt;17&lt;/ref-type&gt;&lt;contributors&gt;&lt;authors&gt;&lt;author&gt;Martin-Abadal, Miguel&lt;/author&gt;&lt;author&gt;Ruiz-Frau, Ana&lt;/author&gt;&lt;author&gt;Hinz, Hilmar&lt;/author&gt;&lt;author&gt;Gonzalez-Cid, Yolanda&lt;/author&gt;&lt;/authors&gt;&lt;/contributors&gt;&lt;titles&gt;&lt;title&gt;Jellytoring: Real-time jellyfish monitoring based on deep learning object detection&lt;/title&gt;&lt;secondary-title&gt;Sensors&lt;/secondary-title&gt;&lt;/titles&gt;&lt;periodical&gt;&lt;full-title&gt;Sensors&lt;/full-title&gt;&lt;/periodical&gt;&lt;pages&gt;1708&lt;/pages&gt;&lt;volume&gt;20&lt;/volume&gt;&lt;number&gt;6&lt;/number&gt;&lt;dates&gt;&lt;year&gt;2020&lt;/year&gt;&lt;/dates&gt;&lt;urls&gt;&lt;/urls&gt;&lt;/record&gt;&lt;/Cite&gt;&lt;/EndNote&gt;</w:instrText>
            </w:r>
            <w:r w:rsidR="00C919E6">
              <w:rPr>
                <w:rFonts w:ascii="Calibri" w:eastAsia="Times New Roman" w:hAnsi="Calibri" w:cs="Calibri"/>
                <w:color w:val="000000"/>
                <w:lang w:eastAsia="en-GB"/>
              </w:rPr>
              <w:fldChar w:fldCharType="separate"/>
            </w:r>
            <w:r w:rsidR="00C919E6">
              <w:rPr>
                <w:rFonts w:ascii="Calibri" w:eastAsia="Times New Roman" w:hAnsi="Calibri" w:cs="Calibri"/>
                <w:noProof/>
                <w:color w:val="000000"/>
                <w:lang w:eastAsia="en-GB"/>
              </w:rPr>
              <w:t>(Martin-Abadal et al., 2020)</w:t>
            </w:r>
            <w:r w:rsidR="00C919E6">
              <w:rPr>
                <w:rFonts w:ascii="Calibri" w:eastAsia="Times New Roman" w:hAnsi="Calibri" w:cs="Calibri"/>
                <w:color w:val="000000"/>
                <w:lang w:eastAsia="en-GB"/>
              </w:rPr>
              <w:fldChar w:fldCharType="end"/>
            </w:r>
            <w:r w:rsidR="00C919E6">
              <w:rPr>
                <w:rFonts w:ascii="Calibri" w:eastAsia="Times New Roman" w:hAnsi="Calibri" w:cs="Calibri"/>
                <w:color w:val="000000"/>
                <w:lang w:eastAsia="en-GB"/>
              </w:rPr>
              <w:t xml:space="preserve">; not only would methods like this aid the monitoring of the neuston; it also encourages citizen science projects. </w:t>
            </w:r>
          </w:p>
        </w:tc>
        <w:tc>
          <w:tcPr>
            <w:tcW w:w="3686" w:type="dxa"/>
            <w:shd w:val="clear" w:color="auto" w:fill="auto"/>
          </w:tcPr>
          <w:p w14:paraId="02651419" w14:textId="76C51E77"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 loss of biodiversity, abundance and biomass are likely to have a negative impact on the supply of this ecosystem service. Losses to species that we do not know of yet, or that we know little about is particularly pertinent to this service, as we will lose any future potential scientific value.</w:t>
            </w:r>
          </w:p>
        </w:tc>
        <w:tc>
          <w:tcPr>
            <w:tcW w:w="1195" w:type="dxa"/>
          </w:tcPr>
          <w:p w14:paraId="7EA91CFE" w14:textId="750FF847"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current use) and Potential (such as, new species or discoveries) use</w:t>
            </w:r>
          </w:p>
        </w:tc>
      </w:tr>
      <w:tr w:rsidR="00EF6538" w:rsidRPr="00285D64" w14:paraId="20C0B3D7" w14:textId="38CA2912" w:rsidTr="007A7D87">
        <w:trPr>
          <w:trHeight w:val="465"/>
        </w:trPr>
        <w:tc>
          <w:tcPr>
            <w:tcW w:w="1838" w:type="dxa"/>
            <w:shd w:val="clear" w:color="auto" w:fill="DBDBDB" w:themeFill="accent3" w:themeFillTint="66"/>
            <w:hideMark/>
          </w:tcPr>
          <w:p w14:paraId="354CD8E9"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Educational</w:t>
            </w:r>
          </w:p>
          <w:p w14:paraId="51757950" w14:textId="31BA9EB4" w:rsidR="00EF6538" w:rsidRPr="00285D64" w:rsidRDefault="7FF8877E"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55B37C90" w14:textId="517EDB35" w:rsidR="00EF6538" w:rsidRPr="00285D64" w:rsidRDefault="7FF8877E"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502E7DA7" w14:textId="72F0DF43"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2A84146D" w14:textId="364F7CC3"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Neuston provide this service when they are used as educational subject matter, in-situ or ex-situ (e.g. in the classroom, a laboratory).</w:t>
            </w:r>
          </w:p>
          <w:p w14:paraId="187754E4" w14:textId="77777777" w:rsidR="00EF6538" w:rsidRDefault="00EF6538" w:rsidP="00EF6538">
            <w:pPr>
              <w:spacing w:after="0" w:line="240" w:lineRule="auto"/>
              <w:rPr>
                <w:rFonts w:ascii="Calibri" w:eastAsia="Times New Roman" w:hAnsi="Calibri" w:cs="Calibri"/>
                <w:color w:val="000000"/>
                <w:lang w:eastAsia="en-GB"/>
              </w:rPr>
            </w:pPr>
          </w:p>
          <w:p w14:paraId="6BFBAE2B" w14:textId="77777777" w:rsidR="00EF6538" w:rsidRDefault="00EF6538" w:rsidP="00EF6538">
            <w:pPr>
              <w:spacing w:after="0" w:line="240" w:lineRule="auto"/>
              <w:rPr>
                <w:rFonts w:ascii="Calibri" w:eastAsia="Times New Roman" w:hAnsi="Calibri" w:cs="Calibri"/>
                <w:color w:val="000000"/>
                <w:lang w:eastAsia="en-GB"/>
              </w:rPr>
            </w:pPr>
          </w:p>
          <w:p w14:paraId="3B2B9CD2" w14:textId="77777777" w:rsidR="00EF6538" w:rsidRDefault="00EF6538" w:rsidP="00EF6538">
            <w:pPr>
              <w:spacing w:after="0" w:line="240" w:lineRule="auto"/>
              <w:rPr>
                <w:rFonts w:ascii="Calibri" w:eastAsia="Times New Roman" w:hAnsi="Calibri" w:cs="Calibri"/>
                <w:color w:val="000000"/>
                <w:lang w:eastAsia="en-GB"/>
              </w:rPr>
            </w:pPr>
          </w:p>
          <w:p w14:paraId="18AA3635" w14:textId="77777777" w:rsidR="00EF6538" w:rsidRDefault="00EF6538" w:rsidP="00EF6538">
            <w:pPr>
              <w:spacing w:after="0" w:line="240" w:lineRule="auto"/>
              <w:rPr>
                <w:rFonts w:ascii="Calibri" w:eastAsia="Times New Roman" w:hAnsi="Calibri" w:cs="Calibri"/>
                <w:color w:val="000000"/>
                <w:lang w:eastAsia="en-GB"/>
              </w:rPr>
            </w:pPr>
          </w:p>
          <w:p w14:paraId="55DB9693" w14:textId="77777777" w:rsidR="00EF6538" w:rsidRDefault="00EF6538" w:rsidP="00EF6538">
            <w:pPr>
              <w:spacing w:after="0" w:line="240" w:lineRule="auto"/>
              <w:rPr>
                <w:rFonts w:ascii="Calibri" w:eastAsia="Times New Roman" w:hAnsi="Calibri" w:cs="Calibri"/>
                <w:color w:val="000000"/>
                <w:lang w:eastAsia="en-GB"/>
              </w:rPr>
            </w:pPr>
          </w:p>
          <w:p w14:paraId="18651BA2" w14:textId="77777777" w:rsidR="00EF6538" w:rsidRDefault="00EF6538" w:rsidP="00EF6538">
            <w:pPr>
              <w:spacing w:after="0" w:line="240" w:lineRule="auto"/>
              <w:rPr>
                <w:rFonts w:ascii="Calibri" w:eastAsia="Times New Roman" w:hAnsi="Calibri" w:cs="Calibri"/>
                <w:color w:val="000000"/>
                <w:lang w:eastAsia="en-GB"/>
              </w:rPr>
            </w:pPr>
          </w:p>
          <w:p w14:paraId="6887AF92" w14:textId="77777777" w:rsidR="00EF6538" w:rsidRDefault="00EF6538" w:rsidP="00EF6538">
            <w:pPr>
              <w:spacing w:after="0" w:line="240" w:lineRule="auto"/>
              <w:rPr>
                <w:rFonts w:ascii="Calibri" w:eastAsia="Times New Roman" w:hAnsi="Calibri" w:cs="Calibri"/>
                <w:color w:val="000000"/>
                <w:lang w:eastAsia="en-GB"/>
              </w:rPr>
            </w:pPr>
          </w:p>
          <w:p w14:paraId="7062688B" w14:textId="77777777" w:rsidR="00EF6538" w:rsidRDefault="00EF6538" w:rsidP="00EF6538">
            <w:pPr>
              <w:spacing w:after="0" w:line="240" w:lineRule="auto"/>
              <w:rPr>
                <w:rFonts w:ascii="Calibri" w:eastAsia="Times New Roman" w:hAnsi="Calibri" w:cs="Calibri"/>
                <w:color w:val="000000"/>
                <w:lang w:eastAsia="en-GB"/>
              </w:rPr>
            </w:pPr>
          </w:p>
          <w:p w14:paraId="751B319F" w14:textId="77777777" w:rsidR="00EF6538" w:rsidRDefault="00EF6538" w:rsidP="00EF6538">
            <w:pPr>
              <w:spacing w:after="0" w:line="240" w:lineRule="auto"/>
              <w:rPr>
                <w:rFonts w:ascii="Calibri" w:eastAsia="Times New Roman" w:hAnsi="Calibri" w:cs="Calibri"/>
                <w:color w:val="000000"/>
                <w:lang w:eastAsia="en-GB"/>
              </w:rPr>
            </w:pPr>
          </w:p>
          <w:p w14:paraId="0048F97D" w14:textId="77777777" w:rsidR="00EF6538" w:rsidRDefault="00EF6538" w:rsidP="00EF6538">
            <w:pPr>
              <w:spacing w:after="0" w:line="240" w:lineRule="auto"/>
              <w:rPr>
                <w:rFonts w:ascii="Calibri" w:eastAsia="Times New Roman" w:hAnsi="Calibri" w:cs="Calibri"/>
                <w:color w:val="000000"/>
                <w:lang w:eastAsia="en-GB"/>
              </w:rPr>
            </w:pPr>
          </w:p>
          <w:p w14:paraId="22974863" w14:textId="2F4B8C0F" w:rsidR="00EF6538" w:rsidRPr="00285D64" w:rsidRDefault="00EF6538" w:rsidP="00EF6538">
            <w:pPr>
              <w:spacing w:after="0" w:line="240" w:lineRule="auto"/>
              <w:rPr>
                <w:rFonts w:ascii="Calibri" w:eastAsia="Times New Roman" w:hAnsi="Calibri" w:cs="Calibri"/>
                <w:color w:val="000000"/>
                <w:lang w:eastAsia="en-GB"/>
              </w:rPr>
            </w:pPr>
          </w:p>
        </w:tc>
        <w:tc>
          <w:tcPr>
            <w:tcW w:w="3686" w:type="dxa"/>
            <w:shd w:val="clear" w:color="auto" w:fill="auto"/>
          </w:tcPr>
          <w:p w14:paraId="4CCC8D45" w14:textId="7CEE141E"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 xml:space="preserve">The main impact on the service is likely to be from a loss of biodiversity, but depending on the specific educational activity, a loss in abundance and biomass might also have an impact (for example if the activity was practical). Losses to species that we do not know of yet, or </w:t>
            </w:r>
            <w:r>
              <w:rPr>
                <w:rFonts w:ascii="Calibri" w:eastAsia="Times New Roman" w:hAnsi="Calibri" w:cs="Calibri"/>
                <w:color w:val="000000"/>
                <w:lang w:eastAsia="en-GB"/>
              </w:rPr>
              <w:lastRenderedPageBreak/>
              <w:t xml:space="preserve">that we know little about is particularly pertinent to this service, as we will lose any future potential educational value. </w:t>
            </w:r>
          </w:p>
        </w:tc>
        <w:tc>
          <w:tcPr>
            <w:tcW w:w="1195" w:type="dxa"/>
          </w:tcPr>
          <w:p w14:paraId="3E96677D" w14:textId="37AA1CC8"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Actual (current use) and Potential (such as, new species) use</w:t>
            </w:r>
          </w:p>
        </w:tc>
      </w:tr>
      <w:tr w:rsidR="00EF6538" w:rsidRPr="00285D64" w14:paraId="7A3E014B" w14:textId="2B0CF8FC" w:rsidTr="007A7D87">
        <w:trPr>
          <w:trHeight w:val="315"/>
        </w:trPr>
        <w:tc>
          <w:tcPr>
            <w:tcW w:w="1838" w:type="dxa"/>
            <w:shd w:val="clear" w:color="auto" w:fill="DBDBDB" w:themeFill="accent3" w:themeFillTint="66"/>
            <w:hideMark/>
          </w:tcPr>
          <w:p w14:paraId="13FFBCB7"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Heritage</w:t>
            </w:r>
          </w:p>
          <w:p w14:paraId="4045A163" w14:textId="31BA9EB4" w:rsidR="00EF6538" w:rsidRPr="00285D64" w:rsidRDefault="125F62ED"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49B00096" w14:textId="12568D64" w:rsidR="00EF6538" w:rsidRPr="00285D64" w:rsidRDefault="125F62ED"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1BC00996" w14:textId="195F8758"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213449BE" w14:textId="4B49931A" w:rsidR="003860C8" w:rsidRDefault="00EF6538" w:rsidP="00C919E6">
            <w:pPr>
              <w:spacing w:after="0" w:line="240" w:lineRule="auto"/>
              <w:rPr>
                <w:rFonts w:ascii="Calibri" w:eastAsia="Times New Roman" w:hAnsi="Calibri" w:cs="Calibri"/>
                <w:bCs/>
                <w:color w:val="000000"/>
                <w:lang w:eastAsia="en-GB"/>
              </w:rPr>
            </w:pPr>
            <w:r>
              <w:rPr>
                <w:rFonts w:ascii="Calibri" w:eastAsia="Times New Roman" w:hAnsi="Calibri" w:cs="Calibri"/>
                <w:color w:val="000000"/>
                <w:lang w:eastAsia="en-GB"/>
              </w:rPr>
              <w:t xml:space="preserve">The names of some of the components of the neuston are associated with cultural heritage, for example the Portuguese-Man-of-War, named after </w:t>
            </w:r>
            <w:r>
              <w:t xml:space="preserve">a British Royal Navy expression for </w:t>
            </w:r>
            <w:r>
              <w:rPr>
                <w:rFonts w:ascii="Calibri" w:eastAsia="Times New Roman" w:hAnsi="Calibri" w:cs="Calibri"/>
                <w:color w:val="000000"/>
                <w:lang w:eastAsia="en-GB"/>
              </w:rPr>
              <w:t xml:space="preserve">war ships in </w:t>
            </w:r>
            <w:r>
              <w:t>the 16</w:t>
            </w:r>
            <w:r w:rsidRPr="008156E3">
              <w:rPr>
                <w:vertAlign w:val="superscript"/>
              </w:rPr>
              <w:t>th</w:t>
            </w:r>
            <w:r>
              <w:t>-19</w:t>
            </w:r>
            <w:r w:rsidRPr="008156E3">
              <w:rPr>
                <w:vertAlign w:val="superscript"/>
              </w:rPr>
              <w:t>th</w:t>
            </w:r>
            <w:r>
              <w:t xml:space="preserve"> century </w:t>
            </w:r>
            <w:r>
              <w:fldChar w:fldCharType="begin"/>
            </w:r>
            <w:r w:rsidR="00C23050">
              <w:instrText xml:space="preserve"> ADDIN EN.CITE &lt;EndNote&gt;&lt;Cite&gt;&lt;Author&gt;Wikipedia&lt;/Author&gt;&lt;Year&gt;2020&lt;/Year&gt;&lt;RecNum&gt;390&lt;/RecNum&gt;&lt;DisplayText&gt;(Wikipedia, 2020b)&lt;/DisplayText&gt;&lt;record&gt;&lt;rec-number&gt;390&lt;/rec-number&gt;&lt;foreign-keys&gt;&lt;key app="EN" db-id="w0ex2p09bat9f6et2a7vaeabsa9z2dtdpfd0" timestamp="1594631266"&gt;390&lt;/key&gt;&lt;/foreign-keys&gt;&lt;ref-type name="Web Page"&gt;12&lt;/ref-type&gt;&lt;contributors&gt;&lt;authors&gt;&lt;author&gt;Wikipedia&lt;/author&gt;&lt;/authors&gt;&lt;/contributors&gt;&lt;titles&gt;&lt;title&gt;Man-of-war&lt;/title&gt;&lt;/titles&gt;&lt;volume&gt;2020&lt;/volume&gt;&lt;number&gt;11 February&lt;/number&gt;&lt;dates&gt;&lt;year&gt;2020&lt;/year&gt;&lt;/dates&gt;&lt;pub-location&gt;Wikipedia&lt;/pub-location&gt;&lt;urls&gt;&lt;related-urls&gt;&lt;url&gt;https://en.wikipedia.org/wiki/Man-of-war&lt;/url&gt;&lt;/related-urls&gt;&lt;/urls&gt;&lt;/record&gt;&lt;/Cite&gt;&lt;/EndNote&gt;</w:instrText>
            </w:r>
            <w:r>
              <w:fldChar w:fldCharType="separate"/>
            </w:r>
            <w:r>
              <w:rPr>
                <w:noProof/>
              </w:rPr>
              <w:t>(Wikipedia, 2020b)</w:t>
            </w:r>
            <w:r>
              <w:fldChar w:fldCharType="end"/>
            </w:r>
            <w:r>
              <w:rPr>
                <w:rFonts w:ascii="Calibri" w:eastAsia="Times New Roman" w:hAnsi="Calibri" w:cs="Calibri"/>
                <w:color w:val="000000"/>
                <w:lang w:eastAsia="en-GB"/>
              </w:rPr>
              <w:t>; the by-the-wind-sailor (</w:t>
            </w:r>
            <w:r>
              <w:rPr>
                <w:rStyle w:val="Emphasis"/>
              </w:rPr>
              <w:t>Velella velella</w:t>
            </w:r>
            <w:r>
              <w:rPr>
                <w:rStyle w:val="Emphasis"/>
                <w:i w:val="0"/>
              </w:rPr>
              <w:t>)</w:t>
            </w:r>
            <w:r>
              <w:rPr>
                <w:rFonts w:ascii="Calibri" w:eastAsia="Times New Roman" w:hAnsi="Calibri" w:cs="Calibri"/>
                <w:color w:val="000000"/>
                <w:lang w:eastAsia="en-GB"/>
              </w:rPr>
              <w:t xml:space="preserve">, which, due to washing up in </w:t>
            </w:r>
            <w:r w:rsidRPr="00EB02E0">
              <w:rPr>
                <w:rFonts w:ascii="Calibri" w:eastAsia="Times New Roman" w:hAnsi="Calibri" w:cs="Calibri"/>
                <w:color w:val="000000"/>
                <w:lang w:eastAsia="en-GB"/>
              </w:rPr>
              <w:t>such high abundances</w:t>
            </w:r>
            <w:r>
              <w:rPr>
                <w:rFonts w:ascii="Calibri" w:eastAsia="Times New Roman" w:hAnsi="Calibri" w:cs="Calibri"/>
                <w:color w:val="000000"/>
                <w:lang w:eastAsia="en-GB"/>
              </w:rPr>
              <w:t xml:space="preserve"> on shores, may have a cultural significance for some people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Viney&lt;/Author&gt;&lt;Year&gt;2014&lt;/Year&gt;&lt;RecNum&gt;389&lt;/RecNum&gt;&lt;DisplayText&gt;(Viney, 2014)&lt;/DisplayText&gt;&lt;record&gt;&lt;rec-number&gt;389&lt;/rec-number&gt;&lt;foreign-keys&gt;&lt;key app="EN" db-id="w0ex2p09bat9f6et2a7vaeabsa9z2dtdpfd0" timestamp="1594631266"&gt;389&lt;/key&gt;&lt;/foreign-keys&gt;&lt;ref-type name="Newspaper Article"&gt;23&lt;/ref-type&gt;&lt;contributors&gt;&lt;authors&gt;&lt;author&gt;Viney, M.&lt;/author&gt;&lt;/authors&gt;&lt;/contributors&gt;&lt;titles&gt;&lt;title&gt;Another life: By-the-wind sailors bring beach visitors to their knees&lt;/title&gt;&lt;secondary-title&gt;The Irish Times&lt;/secondary-title&gt;&lt;/titles&gt;&lt;dates&gt;&lt;year&gt;2014&lt;/year&gt;&lt;pub-dates&gt;&lt;date&gt;5 July&lt;/date&gt;&lt;/pub-dates&gt;&lt;/dates&gt;&lt;pub-location&gt;Dublin&lt;/pub-location&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Viney, 2014)</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r>
              <w:rPr>
                <w:rFonts w:ascii="Calibri" w:eastAsia="Times New Roman" w:hAnsi="Calibri" w:cs="Calibri"/>
                <w:bCs/>
                <w:color w:val="000000"/>
                <w:lang w:eastAsia="en-GB"/>
              </w:rPr>
              <w:t>I</w:t>
            </w:r>
            <w:r>
              <w:t xml:space="preserve">n Italy the common name for </w:t>
            </w:r>
            <w:r>
              <w:rPr>
                <w:rStyle w:val="Emphasis"/>
              </w:rPr>
              <w:t xml:space="preserve">Velella </w:t>
            </w:r>
            <w:proofErr w:type="spellStart"/>
            <w:r>
              <w:rPr>
                <w:rStyle w:val="Emphasis"/>
              </w:rPr>
              <w:t>velella</w:t>
            </w:r>
            <w:proofErr w:type="spellEnd"/>
            <w:r>
              <w:t xml:space="preserve"> is 'the small boat of Saint Peter' ('la </w:t>
            </w:r>
            <w:proofErr w:type="spellStart"/>
            <w:r>
              <w:t>barchetta</w:t>
            </w:r>
            <w:proofErr w:type="spellEnd"/>
            <w:r>
              <w:t xml:space="preserve"> di San Pietro'). This is associated with rural cultural heritage and tradition in the north of Italy, with the presence of the </w:t>
            </w:r>
            <w:r w:rsidRPr="003849E8">
              <w:rPr>
                <w:i/>
              </w:rPr>
              <w:t>Velella</w:t>
            </w:r>
            <w:r>
              <w:t xml:space="preserve"> forecasting a good harvest </w:t>
            </w:r>
            <w:r>
              <w:fldChar w:fldCharType="begin"/>
            </w:r>
            <w:r w:rsidR="00C23050">
              <w:instrText xml:space="preserve"> ADDIN EN.CITE &lt;EndNote&gt;&lt;Cite&gt;&lt;Author&gt;Sea-Nature-Studies&lt;/Author&gt;&lt;Year&gt;2016&lt;/Year&gt;&lt;RecNum&gt;405&lt;/RecNum&gt;&lt;DisplayText&gt;(Sea-Nature-Studies, 2016)&lt;/DisplayText&gt;&lt;record&gt;&lt;rec-number&gt;405&lt;/rec-number&gt;&lt;foreign-keys&gt;&lt;key app="EN" db-id="w0ex2p09bat9f6et2a7vaeabsa9z2dtdpfd0" timestamp="1594718917"&gt;405&lt;/key&gt;&lt;/foreign-keys&gt;&lt;ref-type name="Web Page"&gt;12&lt;/ref-type&gt;&lt;contributors&gt;&lt;authors&gt;&lt;author&gt;Sea-Nature-Studies&lt;/author&gt;&lt;/authors&gt;&lt;/contributors&gt;&lt;titles&gt;&lt;title&gt;A mass stranding of Velella velella (Linnaeus, 1758), by-the-wind-sailor, north-east Sicily, April 2015.&lt;/title&gt;&lt;/titles&gt;&lt;number&gt;14 July 2010&lt;/number&gt;&lt;dates&gt;&lt;year&gt;2016&lt;/year&gt;&lt;/dates&gt;&lt;urls&gt;&lt;related-urls&gt;&lt;url&gt;https://www.seanature.co.uk/pmnhs_velella.html&lt;/url&gt;&lt;/related-urls&gt;&lt;/urls&gt;&lt;/record&gt;&lt;/Cite&gt;&lt;/EndNote&gt;</w:instrText>
            </w:r>
            <w:r>
              <w:fldChar w:fldCharType="separate"/>
            </w:r>
            <w:r>
              <w:rPr>
                <w:noProof/>
              </w:rPr>
              <w:t>(Sea-Nature-Studies, 2016)</w:t>
            </w:r>
            <w:r>
              <w:fldChar w:fldCharType="end"/>
            </w:r>
            <w:r>
              <w:t xml:space="preserve">. </w:t>
            </w:r>
            <w:r w:rsidRPr="00EB02E0">
              <w:rPr>
                <w:rFonts w:ascii="Calibri" w:eastAsia="Times New Roman" w:hAnsi="Calibri" w:cs="Calibri"/>
                <w:i/>
                <w:color w:val="000000"/>
                <w:lang w:eastAsia="en-GB"/>
              </w:rPr>
              <w:t>Glaucus</w:t>
            </w:r>
            <w:r>
              <w:rPr>
                <w:rFonts w:ascii="Calibri" w:eastAsia="Times New Roman" w:hAnsi="Calibri" w:cs="Calibri"/>
                <w:color w:val="000000"/>
                <w:lang w:eastAsia="en-GB"/>
              </w:rPr>
              <w:t xml:space="preserve"> sp., is named after the Greek sea god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Wikipedia&lt;/Author&gt;&lt;Year&gt;2020&lt;/Year&gt;&lt;RecNum&gt;391&lt;/RecNum&gt;&lt;DisplayText&gt;(Wikipedia, 2020a)&lt;/DisplayText&gt;&lt;record&gt;&lt;rec-number&gt;391&lt;/rec-number&gt;&lt;foreign-keys&gt;&lt;key app="EN" db-id="w0ex2p09bat9f6et2a7vaeabsa9z2dtdpfd0" timestamp="1594631266"&gt;391&lt;/key&gt;&lt;/foreign-keys&gt;&lt;ref-type name="Web Page"&gt;12&lt;/ref-type&gt;&lt;contributors&gt;&lt;authors&gt;&lt;author&gt;Wikipedia&lt;/author&gt;&lt;/authors&gt;&lt;/contributors&gt;&lt;titles&gt;&lt;title&gt;Glaucus&lt;/title&gt;&lt;/titles&gt;&lt;volume&gt;2020&lt;/volume&gt;&lt;number&gt;11 February&lt;/number&gt;&lt;dates&gt;&lt;year&gt;2020&lt;/year&gt;&lt;/dates&gt;&lt;publisher&gt;Wikipedia&lt;/publisher&gt;&lt;urls&gt;&lt;related-urls&gt;&lt;url&gt;https://en.wikipedia.org/wiki/Glaucus&lt;/url&gt;&lt;/related-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Wikipedia, 2020a)</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r>
              <w:rPr>
                <w:rFonts w:ascii="Calibri" w:eastAsia="Times New Roman" w:hAnsi="Calibri" w:cs="Calibri"/>
                <w:bCs/>
                <w:color w:val="000000"/>
                <w:lang w:eastAsia="en-GB"/>
              </w:rPr>
              <w:t>Components of the neuston can therefore form part of our enhance heritage and cultural identity.</w:t>
            </w:r>
            <w:r w:rsidR="0010157E">
              <w:rPr>
                <w:rFonts w:ascii="Calibri" w:eastAsia="Times New Roman" w:hAnsi="Calibri" w:cs="Calibri"/>
                <w:bCs/>
                <w:color w:val="000000"/>
                <w:lang w:eastAsia="en-GB"/>
              </w:rPr>
              <w:t xml:space="preserve"> </w:t>
            </w:r>
          </w:p>
          <w:p w14:paraId="2513D20B" w14:textId="344CA2E0" w:rsidR="00C919E6" w:rsidRDefault="4C2A522A" w:rsidP="52CCCAAE">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 xml:space="preserve">Eels, that </w:t>
            </w:r>
            <w:r w:rsidR="48EFEA6B" w:rsidRPr="52CCCAAE">
              <w:rPr>
                <w:rFonts w:ascii="Calibri" w:eastAsia="Times New Roman" w:hAnsi="Calibri" w:cs="Calibri"/>
                <w:color w:val="000000" w:themeColor="text1"/>
                <w:lang w:eastAsia="en-GB"/>
              </w:rPr>
              <w:t>which m</w:t>
            </w:r>
            <w:r w:rsidRPr="52CCCAAE">
              <w:rPr>
                <w:rFonts w:ascii="Calibri" w:eastAsia="Times New Roman" w:hAnsi="Calibri" w:cs="Calibri"/>
                <w:color w:val="000000" w:themeColor="text1"/>
                <w:lang w:eastAsia="en-GB"/>
              </w:rPr>
              <w:t>igrate t</w:t>
            </w:r>
            <w:r w:rsidR="4CEB2AD9" w:rsidRPr="52CCCAAE">
              <w:rPr>
                <w:rFonts w:ascii="Calibri" w:eastAsia="Times New Roman" w:hAnsi="Calibri" w:cs="Calibri"/>
                <w:color w:val="000000" w:themeColor="text1"/>
                <w:lang w:eastAsia="en-GB"/>
              </w:rPr>
              <w:t xml:space="preserve">o </w:t>
            </w:r>
            <w:r w:rsidRPr="52CCCAAE">
              <w:rPr>
                <w:rFonts w:ascii="Calibri" w:eastAsia="Times New Roman" w:hAnsi="Calibri" w:cs="Calibri"/>
                <w:color w:val="000000" w:themeColor="text1"/>
                <w:lang w:eastAsia="en-GB"/>
              </w:rPr>
              <w:t>the open ocean and form part of the neuston, have significan</w:t>
            </w:r>
            <w:r w:rsidR="6E3FF561" w:rsidRPr="52CCCAAE">
              <w:rPr>
                <w:rFonts w:ascii="Calibri" w:eastAsia="Times New Roman" w:hAnsi="Calibri" w:cs="Calibri"/>
                <w:color w:val="000000" w:themeColor="text1"/>
                <w:lang w:eastAsia="en-GB"/>
              </w:rPr>
              <w:t>ce</w:t>
            </w:r>
            <w:r w:rsidRPr="52CCCAAE">
              <w:rPr>
                <w:rFonts w:ascii="Calibri" w:eastAsia="Times New Roman" w:hAnsi="Calibri" w:cs="Calibri"/>
                <w:color w:val="000000" w:themeColor="text1"/>
                <w:lang w:eastAsia="en-GB"/>
              </w:rPr>
              <w:t xml:space="preserve"> in many cultures. For example, </w:t>
            </w:r>
            <w:r w:rsidR="00014079" w:rsidRPr="52CCCAAE">
              <w:rPr>
                <w:rFonts w:ascii="Calibri" w:eastAsia="Times New Roman" w:hAnsi="Calibri" w:cs="Calibri"/>
                <w:color w:val="000000" w:themeColor="text1"/>
                <w:lang w:eastAsia="en-GB"/>
              </w:rPr>
              <w:t>European eels are part of English heritage, with jellied eels being a dish that originated in the East End of London in the 18</w:t>
            </w:r>
            <w:r w:rsidR="00014079" w:rsidRPr="52CCCAAE">
              <w:rPr>
                <w:rFonts w:ascii="Calibri" w:eastAsia="Times New Roman" w:hAnsi="Calibri" w:cs="Calibri"/>
                <w:color w:val="000000" w:themeColor="text1"/>
                <w:vertAlign w:val="superscript"/>
                <w:lang w:eastAsia="en-GB"/>
              </w:rPr>
              <w:t>th</w:t>
            </w:r>
            <w:r w:rsidR="00014079" w:rsidRPr="52CCCAAE">
              <w:rPr>
                <w:rFonts w:ascii="Calibri" w:eastAsia="Times New Roman" w:hAnsi="Calibri" w:cs="Calibri"/>
                <w:color w:val="000000" w:themeColor="text1"/>
                <w:lang w:eastAsia="en-GB"/>
              </w:rPr>
              <w:t xml:space="preserve"> century</w:t>
            </w:r>
            <w:r w:rsidR="003860C8" w:rsidRPr="52CCCAAE">
              <w:rPr>
                <w:rFonts w:ascii="Calibri" w:eastAsia="Times New Roman" w:hAnsi="Calibri" w:cs="Calibri"/>
                <w:color w:val="000000" w:themeColor="text1"/>
                <w:lang w:eastAsia="en-GB"/>
              </w:rPr>
              <w:t xml:space="preserve">, supporting regional economies as far as Norfolk </w:t>
            </w:r>
            <w:r w:rsidR="00014079"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Norfolk Coast Partnership&lt;/Author&gt;&lt;Year&gt;2020&lt;/Year&gt;&lt;RecNum&gt;73&lt;/RecNum&gt;&lt;DisplayText&gt;(Norfolk Coast Partnership, 2020)&lt;/DisplayText&gt;&lt;record&gt;&lt;rec-number&gt;433&lt;/rec-number&gt;&lt;foreign-keys&gt;&lt;key app="EN" db-id="w0ex2p09bat9f6et2a7vaeabsa9z2dtdpfd0" timestamp="1596707728"&gt;433&lt;/key&gt;&lt;/foreign-keys&gt;&lt;ref-type name="Web Page"&gt;12&lt;/ref-type&gt;&lt;contributors&gt;&lt;authors&gt;&lt;author&gt;Norfolk Coast Partnership,&lt;/author&gt;&lt;/authors&gt;&lt;/contributors&gt;&lt;titles&gt;&lt;title&gt;The Glaven Eel Project: Background to the project&lt;/title&gt;&lt;/titles&gt;&lt;volume&gt;2020&lt;/volume&gt;&lt;number&gt;July 30&lt;/number&gt;&lt;dates&gt;&lt;year&gt;2020&lt;/year&gt;&lt;/dates&gt;&lt;urls&gt;&lt;related-urls&gt;&lt;url&gt;http://www.norfolkcoastaonb.org.uk/partnership/background-to-the-project/1205&lt;/url&gt;&lt;/related-urls&gt;&lt;/urls&gt;&lt;/record&gt;&lt;/Cite&gt;&lt;/EndNote&gt;</w:instrText>
            </w:r>
            <w:r w:rsidR="00014079" w:rsidRPr="52CCCAAE">
              <w:rPr>
                <w:rFonts w:ascii="Calibri" w:eastAsia="Times New Roman" w:hAnsi="Calibri" w:cs="Calibri"/>
                <w:color w:val="000000" w:themeColor="text1"/>
                <w:lang w:eastAsia="en-GB"/>
              </w:rPr>
              <w:fldChar w:fldCharType="separate"/>
            </w:r>
            <w:r w:rsidR="00AE43EC" w:rsidRPr="52CCCAAE">
              <w:rPr>
                <w:rFonts w:ascii="Calibri" w:eastAsia="Times New Roman" w:hAnsi="Calibri" w:cs="Calibri"/>
                <w:noProof/>
                <w:color w:val="000000" w:themeColor="text1"/>
                <w:lang w:eastAsia="en-GB"/>
              </w:rPr>
              <w:t>(Norfolk Coast Partnership, 2020)</w:t>
            </w:r>
            <w:r w:rsidR="00014079" w:rsidRPr="52CCCAAE">
              <w:rPr>
                <w:rFonts w:ascii="Calibri" w:eastAsia="Times New Roman" w:hAnsi="Calibri" w:cs="Calibri"/>
                <w:color w:val="000000" w:themeColor="text1"/>
                <w:lang w:eastAsia="en-GB"/>
              </w:rPr>
              <w:fldChar w:fldCharType="end"/>
            </w:r>
            <w:r w:rsidR="003860C8" w:rsidRPr="52CCCAAE">
              <w:rPr>
                <w:rFonts w:ascii="Calibri" w:eastAsia="Times New Roman" w:hAnsi="Calibri" w:cs="Calibri"/>
                <w:color w:val="000000" w:themeColor="text1"/>
                <w:lang w:eastAsia="en-GB"/>
              </w:rPr>
              <w:t xml:space="preserve">. More recently, the popularity of jellied eels have increased again as shoppers seek inexpensive and nutritious foods </w:t>
            </w:r>
            <w:r w:rsidR="00014079"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Dorward&lt;/Author&gt;&lt;Year&gt;2013&lt;/Year&gt;&lt;RecNum&gt;72&lt;/RecNum&gt;&lt;DisplayText&gt;(Dorward and Noss, 2013)&lt;/DisplayText&gt;&lt;record&gt;&lt;rec-number&gt;434&lt;/rec-number&gt;&lt;foreign-keys&gt;&lt;key app="EN" db-id="w0ex2p09bat9f6et2a7vaeabsa9z2dtdpfd0" timestamp="1596707728"&gt;434&lt;/key&gt;&lt;/foreign-keys&gt;&lt;ref-type name="Newspaper Article"&gt;23&lt;/ref-type&gt;&lt;contributors&gt;&lt;authors&gt;&lt;author&gt;Dorward, Jamie&lt;/author&gt;&lt;author&gt;Noss, Amy&lt;/author&gt;&lt;/authors&gt;&lt;/contributors&gt;&lt;titles&gt;&lt;title&gt;Britain falls for the joy of jellied eels&lt;/title&gt;&lt;secondary-title&gt;The Guardian&lt;/secondary-title&gt;&lt;/titles&gt;&lt;dates&gt;&lt;year&gt;2013&lt;/year&gt;&lt;/dates&gt;&lt;urls&gt;&lt;related-urls&gt;&lt;url&gt;https://www.theguardian.com/lifeandstyle/2013/nov/09/jellied-eels-cockney-tesco-food&lt;/url&gt;&lt;/related-urls&gt;&lt;/urls&gt;&lt;access-date&gt;30 July 2020&lt;/access-date&gt;&lt;/record&gt;&lt;/Cite&gt;&lt;/EndNote&gt;</w:instrText>
            </w:r>
            <w:r w:rsidR="00014079" w:rsidRPr="52CCCAAE">
              <w:rPr>
                <w:rFonts w:ascii="Calibri" w:eastAsia="Times New Roman" w:hAnsi="Calibri" w:cs="Calibri"/>
                <w:color w:val="000000" w:themeColor="text1"/>
                <w:lang w:eastAsia="en-GB"/>
              </w:rPr>
              <w:fldChar w:fldCharType="separate"/>
            </w:r>
            <w:r w:rsidR="003860C8" w:rsidRPr="52CCCAAE">
              <w:rPr>
                <w:rFonts w:ascii="Calibri" w:eastAsia="Times New Roman" w:hAnsi="Calibri" w:cs="Calibri"/>
                <w:noProof/>
                <w:color w:val="000000" w:themeColor="text1"/>
                <w:lang w:eastAsia="en-GB"/>
              </w:rPr>
              <w:t>(Dorward and Noss, 2013)</w:t>
            </w:r>
            <w:r w:rsidR="00014079" w:rsidRPr="52CCCAAE">
              <w:rPr>
                <w:rFonts w:ascii="Calibri" w:eastAsia="Times New Roman" w:hAnsi="Calibri" w:cs="Calibri"/>
                <w:color w:val="000000" w:themeColor="text1"/>
                <w:lang w:eastAsia="en-GB"/>
              </w:rPr>
              <w:fldChar w:fldCharType="end"/>
            </w:r>
            <w:r w:rsidR="003860C8" w:rsidRPr="52CCCAAE">
              <w:rPr>
                <w:rFonts w:ascii="Calibri" w:eastAsia="Times New Roman" w:hAnsi="Calibri" w:cs="Calibri"/>
                <w:color w:val="000000" w:themeColor="text1"/>
                <w:lang w:eastAsia="en-GB"/>
              </w:rPr>
              <w:t xml:space="preserve">. </w:t>
            </w:r>
            <w:r w:rsidR="00AE43EC" w:rsidRPr="52CCCAAE">
              <w:rPr>
                <w:rFonts w:ascii="Calibri" w:eastAsia="Times New Roman" w:hAnsi="Calibri" w:cs="Calibri"/>
                <w:color w:val="000000" w:themeColor="text1"/>
                <w:lang w:eastAsia="en-GB"/>
              </w:rPr>
              <w:t xml:space="preserve">Eels were also used to pay for rent or fishing rights and their dried skin was plaited into a ring and used for wedding bands and chastity belts </w:t>
            </w:r>
            <w:r w:rsidR="00014079"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Norfolk Coast Partnership&lt;/Author&gt;&lt;Year&gt;2020&lt;/Year&gt;&lt;RecNum&gt;73&lt;/RecNum&gt;&lt;DisplayText&gt;(Norfolk Coast Partnership, 2020)&lt;/DisplayText&gt;&lt;record&gt;&lt;rec-number&gt;433&lt;/rec-number&gt;&lt;foreign-keys&gt;&lt;key app="EN" db-id="w0ex2p09bat9f6et2a7vaeabsa9z2dtdpfd0" timestamp="1596707728"&gt;433&lt;/key&gt;&lt;/foreign-keys&gt;&lt;ref-type name="Web Page"&gt;12&lt;/ref-type&gt;&lt;contributors&gt;&lt;authors&gt;&lt;author&gt;Norfolk Coast Partnership,&lt;/author&gt;&lt;/authors&gt;&lt;/contributors&gt;&lt;titles&gt;&lt;title&gt;The Glaven Eel Project: Background to the project&lt;/title&gt;&lt;/titles&gt;&lt;volume&gt;2020&lt;/volume&gt;&lt;number&gt;July 30&lt;/number&gt;&lt;dates&gt;&lt;year&gt;2020&lt;/year&gt;&lt;/dates&gt;&lt;urls&gt;&lt;related-urls&gt;&lt;url&gt;http://www.norfolkcoastaonb.org.uk/partnership/background-to-the-project/1205&lt;/url&gt;&lt;/related-urls&gt;&lt;/urls&gt;&lt;/record&gt;&lt;/Cite&gt;&lt;/EndNote&gt;</w:instrText>
            </w:r>
            <w:r w:rsidR="00014079" w:rsidRPr="52CCCAAE">
              <w:rPr>
                <w:rFonts w:ascii="Calibri" w:eastAsia="Times New Roman" w:hAnsi="Calibri" w:cs="Calibri"/>
                <w:color w:val="000000" w:themeColor="text1"/>
                <w:lang w:eastAsia="en-GB"/>
              </w:rPr>
              <w:fldChar w:fldCharType="separate"/>
            </w:r>
            <w:r w:rsidR="00AE43EC" w:rsidRPr="52CCCAAE">
              <w:rPr>
                <w:rFonts w:ascii="Calibri" w:eastAsia="Times New Roman" w:hAnsi="Calibri" w:cs="Calibri"/>
                <w:noProof/>
                <w:color w:val="000000" w:themeColor="text1"/>
                <w:lang w:eastAsia="en-GB"/>
              </w:rPr>
              <w:t>(Norfolk Coast Partnership, 2020)</w:t>
            </w:r>
            <w:r w:rsidR="00014079" w:rsidRPr="52CCCAAE">
              <w:rPr>
                <w:rFonts w:ascii="Calibri" w:eastAsia="Times New Roman" w:hAnsi="Calibri" w:cs="Calibri"/>
                <w:color w:val="000000" w:themeColor="text1"/>
                <w:lang w:eastAsia="en-GB"/>
              </w:rPr>
              <w:fldChar w:fldCharType="end"/>
            </w:r>
            <w:r w:rsidR="00AE43EC" w:rsidRPr="52CCCAAE">
              <w:rPr>
                <w:rFonts w:ascii="Calibri" w:eastAsia="Times New Roman" w:hAnsi="Calibri" w:cs="Calibri"/>
                <w:color w:val="000000" w:themeColor="text1"/>
                <w:lang w:eastAsia="en-GB"/>
              </w:rPr>
              <w:t>.</w:t>
            </w:r>
            <w:r w:rsidR="00C919E6" w:rsidRPr="52CCCAAE">
              <w:rPr>
                <w:rFonts w:ascii="Calibri" w:eastAsia="Times New Roman" w:hAnsi="Calibri" w:cs="Calibri"/>
                <w:color w:val="000000" w:themeColor="text1"/>
                <w:lang w:eastAsia="en-GB"/>
              </w:rPr>
              <w:t xml:space="preserve"> </w:t>
            </w:r>
            <w:r w:rsidR="00AE43EC" w:rsidRPr="52CCCAAE">
              <w:rPr>
                <w:rFonts w:ascii="Calibri" w:eastAsia="Times New Roman" w:hAnsi="Calibri" w:cs="Calibri"/>
                <w:color w:val="000000" w:themeColor="text1"/>
                <w:lang w:eastAsia="en-GB"/>
              </w:rPr>
              <w:t>Eel ‘</w:t>
            </w:r>
            <w:proofErr w:type="spellStart"/>
            <w:r w:rsidR="00AE43EC" w:rsidRPr="52CCCAAE">
              <w:rPr>
                <w:rFonts w:ascii="Calibri" w:eastAsia="Times New Roman" w:hAnsi="Calibri" w:cs="Calibri"/>
                <w:color w:val="000000" w:themeColor="text1"/>
                <w:lang w:eastAsia="en-GB"/>
              </w:rPr>
              <w:t>babbing</w:t>
            </w:r>
            <w:proofErr w:type="spellEnd"/>
            <w:r w:rsidR="00AE43EC" w:rsidRPr="52CCCAAE">
              <w:rPr>
                <w:rFonts w:ascii="Calibri" w:eastAsia="Times New Roman" w:hAnsi="Calibri" w:cs="Calibri"/>
                <w:color w:val="000000" w:themeColor="text1"/>
                <w:lang w:eastAsia="en-GB"/>
              </w:rPr>
              <w:t xml:space="preserve">’ competitions were held on Blakeney Marshes in Norfolk, England, with people catching eels with a baited thread of wool </w:t>
            </w:r>
            <w:r w:rsidR="00014079"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Norfolk Coast Partnership&lt;/Author&gt;&lt;Year&gt;2020&lt;/Year&gt;&lt;RecNum&gt;73&lt;/RecNum&gt;&lt;DisplayText&gt;(Norfolk Coast Partnership, 2020)&lt;/DisplayText&gt;&lt;record&gt;&lt;rec-number&gt;433&lt;/rec-number&gt;&lt;foreign-keys&gt;&lt;key app="EN" db-id="w0ex2p09bat9f6et2a7vaeabsa9z2dtdpfd0" timestamp="1596707728"&gt;433&lt;/key&gt;&lt;/foreign-keys&gt;&lt;ref-type name="Web Page"&gt;12&lt;/ref-type&gt;&lt;contributors&gt;&lt;authors&gt;&lt;author&gt;Norfolk Coast Partnership,&lt;/author&gt;&lt;/authors&gt;&lt;/contributors&gt;&lt;titles&gt;&lt;title&gt;The Glaven Eel Project: Background to the project&lt;/title&gt;&lt;/titles&gt;&lt;volume&gt;2020&lt;/volume&gt;&lt;number&gt;July 30&lt;/number&gt;&lt;dates&gt;&lt;year&gt;2020&lt;/year&gt;&lt;/dates&gt;&lt;urls&gt;&lt;related-urls&gt;&lt;url&gt;http://www.norfolkcoastaonb.org.uk/partnership/background-to-the-project/1205&lt;/url&gt;&lt;/related-urls&gt;&lt;/urls&gt;&lt;/record&gt;&lt;/Cite&gt;&lt;/EndNote&gt;</w:instrText>
            </w:r>
            <w:r w:rsidR="00014079" w:rsidRPr="52CCCAAE">
              <w:rPr>
                <w:rFonts w:ascii="Calibri" w:eastAsia="Times New Roman" w:hAnsi="Calibri" w:cs="Calibri"/>
                <w:color w:val="000000" w:themeColor="text1"/>
                <w:lang w:eastAsia="en-GB"/>
              </w:rPr>
              <w:fldChar w:fldCharType="separate"/>
            </w:r>
            <w:r w:rsidR="00AE43EC" w:rsidRPr="52CCCAAE">
              <w:rPr>
                <w:rFonts w:ascii="Calibri" w:eastAsia="Times New Roman" w:hAnsi="Calibri" w:cs="Calibri"/>
                <w:noProof/>
                <w:color w:val="000000" w:themeColor="text1"/>
                <w:lang w:eastAsia="en-GB"/>
              </w:rPr>
              <w:t>(Norfolk Coast Partnership, 2020)</w:t>
            </w:r>
            <w:r w:rsidR="00014079" w:rsidRPr="52CCCAAE">
              <w:rPr>
                <w:rFonts w:ascii="Calibri" w:eastAsia="Times New Roman" w:hAnsi="Calibri" w:cs="Calibri"/>
                <w:color w:val="000000" w:themeColor="text1"/>
                <w:lang w:eastAsia="en-GB"/>
              </w:rPr>
              <w:fldChar w:fldCharType="end"/>
            </w:r>
            <w:r w:rsidR="00AE43EC" w:rsidRPr="52CCCAAE">
              <w:rPr>
                <w:rFonts w:ascii="Calibri" w:eastAsia="Times New Roman" w:hAnsi="Calibri" w:cs="Calibri"/>
                <w:color w:val="000000" w:themeColor="text1"/>
                <w:lang w:eastAsia="en-GB"/>
              </w:rPr>
              <w:t>.</w:t>
            </w:r>
          </w:p>
          <w:p w14:paraId="313C8819" w14:textId="3F82DACD" w:rsidR="000B2D98" w:rsidRPr="000B2D98" w:rsidRDefault="000B2D98" w:rsidP="52CCCAAE">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 xml:space="preserve">For </w:t>
            </w:r>
            <w:r w:rsidR="006D1785" w:rsidRPr="52CCCAAE">
              <w:rPr>
                <w:rFonts w:ascii="Calibri" w:eastAsia="Times New Roman" w:hAnsi="Calibri" w:cs="Calibri"/>
                <w:color w:val="000000" w:themeColor="text1"/>
                <w:lang w:eastAsia="en-GB"/>
              </w:rPr>
              <w:t>extensive examples of the cultural services supplied by macroalgae</w:t>
            </w:r>
            <w:r w:rsidRPr="52CCCAAE">
              <w:rPr>
                <w:rFonts w:ascii="Calibri" w:eastAsia="Times New Roman" w:hAnsi="Calibri" w:cs="Calibri"/>
                <w:color w:val="000000" w:themeColor="text1"/>
                <w:lang w:eastAsia="en-GB"/>
              </w:rPr>
              <w:t xml:space="preserve"> (including </w:t>
            </w:r>
            <w:proofErr w:type="spellStart"/>
            <w:r w:rsidRPr="52CCCAAE">
              <w:rPr>
                <w:rFonts w:ascii="Calibri" w:eastAsia="Times New Roman" w:hAnsi="Calibri" w:cs="Calibri"/>
                <w:i/>
                <w:iCs/>
                <w:color w:val="000000" w:themeColor="text1"/>
                <w:lang w:eastAsia="en-GB"/>
              </w:rPr>
              <w:t>Sargasssum</w:t>
            </w:r>
            <w:proofErr w:type="spellEnd"/>
            <w:r w:rsidRPr="52CCCAAE">
              <w:rPr>
                <w:rFonts w:ascii="Calibri" w:eastAsia="Times New Roman" w:hAnsi="Calibri" w:cs="Calibri"/>
                <w:color w:val="000000" w:themeColor="text1"/>
                <w:lang w:eastAsia="en-GB"/>
              </w:rPr>
              <w:t xml:space="preserve">) see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 AuthorYear="1"&gt;&lt;Author&gt;Pérez-Lloréns&lt;/Author&gt;&lt;Year&gt;2020&lt;/Year&gt;&lt;RecNum&gt;74&lt;/RecNum&gt;&lt;DisplayText&gt;Pérez-Lloréns et al. (2020)&lt;/DisplayText&gt;&lt;record&gt;&lt;rec-number&gt;435&lt;/rec-number&gt;&lt;foreign-keys&gt;&lt;key app="EN" db-id="w0ex2p09bat9f6et2a7vaeabsa9z2dtdpfd0" timestamp="1596707729"&gt;435&lt;/key&gt;&lt;/foreign-keys&gt;&lt;ref-type name="Journal Article"&gt;17&lt;/ref-type&gt;&lt;contributors&gt;&lt;authors&gt;&lt;author&gt;Pérez-Lloréns, José Lucas&lt;/author&gt;&lt;author&gt;Mouritsen, Ole G.  &lt;/author&gt;&lt;author&gt;Rhatigan, Prannie  &lt;/author&gt;&lt;author&gt;Cornish, M. Lynn&lt;/author&gt;&lt;author&gt;Critchley, Alan T. &lt;/author&gt;&lt;/authors&gt;&lt;/contributors&gt;&lt;titles&gt;&lt;title&gt;Seaweeds in mythology, folklore, poetry, and life&lt;/title&gt;&lt;secondary-title&gt;Journal of Applied Phycology&lt;/secondary-title&gt;&lt;/titles&gt;&lt;periodical&gt;&lt;full-title&gt;Journal of Applied Phycology&lt;/full-title&gt;&lt;/periodical&gt;&lt;dates&gt;&lt;year&gt;2020&lt;/year&gt;&lt;/dates&gt;&lt;urls&gt;&lt;/urls&gt;&lt;electronic-resource-num&gt;https://doi.org/10.1007/s10811-020-02133-0&lt;/electronic-resource-num&gt;&lt;/record&gt;&lt;/Cite&gt;&lt;/EndNote&gt;</w:instrText>
            </w:r>
            <w:r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Pérez-Lloréns et al. (2020)</w:t>
            </w:r>
            <w:r w:rsidRPr="52CCCAAE">
              <w:rPr>
                <w:rFonts w:ascii="Calibri" w:eastAsia="Times New Roman" w:hAnsi="Calibri" w:cs="Calibri"/>
                <w:color w:val="000000" w:themeColor="text1"/>
                <w:lang w:eastAsia="en-GB"/>
              </w:rPr>
              <w:fldChar w:fldCharType="end"/>
            </w:r>
            <w:r w:rsidR="006D1785" w:rsidRPr="52CCCAAE">
              <w:rPr>
                <w:rFonts w:ascii="Calibri" w:eastAsia="Times New Roman" w:hAnsi="Calibri" w:cs="Calibri"/>
                <w:color w:val="000000" w:themeColor="text1"/>
                <w:lang w:eastAsia="en-GB"/>
              </w:rPr>
              <w:t xml:space="preserve"> who summarised folklores, mythologies and poems inspired by macroalgae across cultures</w:t>
            </w:r>
            <w:r w:rsidRPr="52CCCAAE">
              <w:rPr>
                <w:rFonts w:ascii="Calibri" w:eastAsia="Times New Roman" w:hAnsi="Calibri" w:cs="Calibri"/>
                <w:color w:val="000000" w:themeColor="text1"/>
                <w:lang w:eastAsia="en-GB"/>
              </w:rPr>
              <w:t>.</w:t>
            </w:r>
            <w:r w:rsidR="006D1785" w:rsidRPr="52CCCAAE">
              <w:rPr>
                <w:rFonts w:ascii="Calibri" w:eastAsia="Times New Roman" w:hAnsi="Calibri" w:cs="Calibri"/>
                <w:color w:val="000000" w:themeColor="text1"/>
                <w:lang w:eastAsia="en-GB"/>
              </w:rPr>
              <w:t xml:space="preserve"> Oceanic </w:t>
            </w:r>
            <w:r w:rsidR="006D1785" w:rsidRPr="52CCCAAE">
              <w:rPr>
                <w:rFonts w:ascii="Calibri" w:eastAsia="Times New Roman" w:hAnsi="Calibri" w:cs="Calibri"/>
                <w:i/>
                <w:iCs/>
                <w:color w:val="000000" w:themeColor="text1"/>
                <w:lang w:eastAsia="en-GB"/>
              </w:rPr>
              <w:t>Sargassum</w:t>
            </w:r>
            <w:r w:rsidR="006D1785" w:rsidRPr="52CCCAAE">
              <w:rPr>
                <w:rFonts w:ascii="Calibri" w:eastAsia="Times New Roman" w:hAnsi="Calibri" w:cs="Calibri"/>
                <w:color w:val="000000" w:themeColor="text1"/>
                <w:lang w:eastAsia="en-GB"/>
              </w:rPr>
              <w:t xml:space="preserve"> </w:t>
            </w:r>
            <w:r w:rsidR="00B709E5" w:rsidRPr="52CCCAAE">
              <w:rPr>
                <w:rFonts w:ascii="Calibri" w:eastAsia="Times New Roman" w:hAnsi="Calibri" w:cs="Calibri"/>
                <w:color w:val="000000" w:themeColor="text1"/>
                <w:lang w:eastAsia="en-GB"/>
              </w:rPr>
              <w:t xml:space="preserve">also had a place in maritime history, with Christopher Columbus credited for having left a detailed account of the seaweed of the </w:t>
            </w:r>
            <w:r w:rsidR="00B709E5" w:rsidRPr="52CCCAAE">
              <w:rPr>
                <w:rFonts w:ascii="Calibri" w:eastAsia="Times New Roman" w:hAnsi="Calibri" w:cs="Calibri"/>
                <w:color w:val="000000" w:themeColor="text1"/>
                <w:lang w:eastAsia="en-GB"/>
              </w:rPr>
              <w:lastRenderedPageBreak/>
              <w:t xml:space="preserve">Sargasso Sea on his voyage across the Atlantic in 1492, which have subsequently led to the Sargasso Sea featuring prominently in nautical lore, where sailors believed and feared that their ships would become entangled by </w:t>
            </w:r>
            <w:r w:rsidR="0039318F" w:rsidRPr="52CCCAAE">
              <w:rPr>
                <w:rFonts w:ascii="Calibri" w:eastAsia="Times New Roman" w:hAnsi="Calibri" w:cs="Calibri"/>
                <w:color w:val="000000" w:themeColor="text1"/>
                <w:lang w:eastAsia="en-GB"/>
              </w:rPr>
              <w:t xml:space="preserve">seaweed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Ryther&lt;/Author&gt;&lt;Year&gt;1956&lt;/Year&gt;&lt;RecNum&gt;82&lt;/RecNum&gt;&lt;DisplayText&gt;(Ryther, 1956)&lt;/DisplayText&gt;&lt;record&gt;&lt;rec-number&gt;436&lt;/rec-number&gt;&lt;foreign-keys&gt;&lt;key app="EN" db-id="w0ex2p09bat9f6et2a7vaeabsa9z2dtdpfd0" timestamp="1596707729"&gt;436&lt;/key&gt;&lt;/foreign-keys&gt;&lt;ref-type name="Journal Article"&gt;17&lt;/ref-type&gt;&lt;contributors&gt;&lt;authors&gt;&lt;author&gt;Ryther, John H.&lt;/author&gt;&lt;/authors&gt;&lt;/contributors&gt;&lt;titles&gt;&lt;title&gt;The Sargasso Sea&lt;/title&gt;&lt;secondary-title&gt;Scientific American&lt;/secondary-title&gt;&lt;/titles&gt;&lt;periodical&gt;&lt;full-title&gt;Scientific American&lt;/full-title&gt;&lt;/periodical&gt;&lt;pages&gt;98-108&lt;/pages&gt;&lt;volume&gt;194&lt;/volume&gt;&lt;number&gt;1&lt;/number&gt;&lt;dates&gt;&lt;year&gt;1956&lt;/year&gt;&lt;/dates&gt;&lt;publisher&gt;Scientific American, a division of Nature America, Inc.&lt;/publisher&gt;&lt;isbn&gt;00368733, 19467087&lt;/isbn&gt;&lt;urls&gt;&lt;related-urls&gt;&lt;url&gt;www.jstor.org/stable/24943833&lt;/url&gt;&lt;/related-urls&gt;&lt;/urls&gt;&lt;custom1&gt;Full publication date: January 1956&lt;/custom1&gt;&lt;remote-database-name&gt;JSTOR&lt;/remote-database-name&gt;&lt;access-date&gt;2020/07/31/&lt;/access-date&gt;&lt;/record&gt;&lt;/Cite&gt;&lt;/EndNote&gt;</w:instrText>
            </w:r>
            <w:r w:rsidRPr="52CCCAAE">
              <w:rPr>
                <w:rFonts w:ascii="Calibri" w:eastAsia="Times New Roman" w:hAnsi="Calibri" w:cs="Calibri"/>
                <w:color w:val="000000" w:themeColor="text1"/>
                <w:lang w:eastAsia="en-GB"/>
              </w:rPr>
              <w:fldChar w:fldCharType="separate"/>
            </w:r>
            <w:r w:rsidR="0039318F" w:rsidRPr="52CCCAAE">
              <w:rPr>
                <w:rFonts w:ascii="Calibri" w:eastAsia="Times New Roman" w:hAnsi="Calibri" w:cs="Calibri"/>
                <w:noProof/>
                <w:color w:val="000000" w:themeColor="text1"/>
                <w:lang w:eastAsia="en-GB"/>
              </w:rPr>
              <w:t>(Ryther, 1956)</w:t>
            </w:r>
            <w:r w:rsidRPr="52CCCAAE">
              <w:rPr>
                <w:rFonts w:ascii="Calibri" w:eastAsia="Times New Roman" w:hAnsi="Calibri" w:cs="Calibri"/>
                <w:color w:val="000000" w:themeColor="text1"/>
                <w:lang w:eastAsia="en-GB"/>
              </w:rPr>
              <w:fldChar w:fldCharType="end"/>
            </w:r>
            <w:r w:rsidR="0039318F" w:rsidRPr="52CCCAAE">
              <w:rPr>
                <w:rFonts w:ascii="Calibri" w:eastAsia="Times New Roman" w:hAnsi="Calibri" w:cs="Calibri"/>
                <w:color w:val="000000" w:themeColor="text1"/>
                <w:lang w:eastAsia="en-GB"/>
              </w:rPr>
              <w:t xml:space="preserve">. </w:t>
            </w:r>
            <w:r w:rsidR="00DF329C" w:rsidRPr="52CCCAAE">
              <w:rPr>
                <w:rFonts w:ascii="Calibri" w:eastAsia="Times New Roman" w:hAnsi="Calibri" w:cs="Calibri"/>
                <w:color w:val="000000" w:themeColor="text1"/>
                <w:lang w:eastAsia="en-GB"/>
              </w:rPr>
              <w:t>Portuguese sailors were also credited for the naming of Sargasso sea, as the yellow air bladders on the seaweed reminded them of the grapes “</w:t>
            </w:r>
            <w:proofErr w:type="spellStart"/>
            <w:r w:rsidR="00DF329C" w:rsidRPr="52CCCAAE">
              <w:rPr>
                <w:rFonts w:ascii="Calibri" w:eastAsia="Times New Roman" w:hAnsi="Calibri" w:cs="Calibri"/>
                <w:color w:val="000000" w:themeColor="text1"/>
                <w:lang w:eastAsia="en-GB"/>
              </w:rPr>
              <w:t>salgazo”or</w:t>
            </w:r>
            <w:proofErr w:type="spellEnd"/>
            <w:r w:rsidR="00DF329C" w:rsidRPr="52CCCAAE">
              <w:rPr>
                <w:rFonts w:ascii="Calibri" w:eastAsia="Times New Roman" w:hAnsi="Calibri" w:cs="Calibri"/>
                <w:color w:val="000000" w:themeColor="text1"/>
                <w:lang w:eastAsia="en-GB"/>
              </w:rPr>
              <w:t xml:space="preserve"> “</w:t>
            </w:r>
            <w:proofErr w:type="spellStart"/>
            <w:r w:rsidR="00DF329C" w:rsidRPr="52CCCAAE">
              <w:rPr>
                <w:rFonts w:ascii="Calibri" w:eastAsia="Times New Roman" w:hAnsi="Calibri" w:cs="Calibri"/>
                <w:color w:val="000000" w:themeColor="text1"/>
                <w:lang w:eastAsia="en-GB"/>
              </w:rPr>
              <w:t>sargaco</w:t>
            </w:r>
            <w:proofErr w:type="spellEnd"/>
            <w:r w:rsidR="00DF329C" w:rsidRPr="52CCCAAE">
              <w:rPr>
                <w:rFonts w:ascii="Calibri" w:eastAsia="Times New Roman" w:hAnsi="Calibri" w:cs="Calibri"/>
                <w:color w:val="000000" w:themeColor="text1"/>
                <w:lang w:eastAsia="en-GB"/>
              </w:rPr>
              <w:t xml:space="preserve">” in </w:t>
            </w:r>
            <w:r w:rsidR="00D15738" w:rsidRPr="52CCCAAE">
              <w:rPr>
                <w:rFonts w:ascii="Calibri" w:eastAsia="Times New Roman" w:hAnsi="Calibri" w:cs="Calibri"/>
                <w:color w:val="000000" w:themeColor="text1"/>
                <w:lang w:eastAsia="en-GB"/>
              </w:rPr>
              <w:t>Portuguese</w:t>
            </w:r>
            <w:r w:rsidR="00DF329C" w:rsidRPr="52CCCAAE">
              <w:rPr>
                <w:rFonts w:ascii="Calibri" w:eastAsia="Times New Roman" w:hAnsi="Calibri" w:cs="Calibri"/>
                <w:color w:val="000000" w:themeColor="text1"/>
                <w:lang w:eastAsia="en-GB"/>
              </w:rPr>
              <w:t xml:space="preserve">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Ryther&lt;/Author&gt;&lt;Year&gt;1956&lt;/Year&gt;&lt;RecNum&gt;82&lt;/RecNum&gt;&lt;DisplayText&gt;(Ryther, 1956, Online Etymology Dictionary, 2020)&lt;/DisplayText&gt;&lt;record&gt;&lt;rec-number&gt;436&lt;/rec-number&gt;&lt;foreign-keys&gt;&lt;key app="EN" db-id="w0ex2p09bat9f6et2a7vaeabsa9z2dtdpfd0" timestamp="1596707729"&gt;436&lt;/key&gt;&lt;/foreign-keys&gt;&lt;ref-type name="Journal Article"&gt;17&lt;/ref-type&gt;&lt;contributors&gt;&lt;authors&gt;&lt;author&gt;Ryther, John H.&lt;/author&gt;&lt;/authors&gt;&lt;/contributors&gt;&lt;titles&gt;&lt;title&gt;The Sargasso Sea&lt;/title&gt;&lt;secondary-title&gt;Scientific American&lt;/secondary-title&gt;&lt;/titles&gt;&lt;periodical&gt;&lt;full-title&gt;Scientific American&lt;/full-title&gt;&lt;/periodical&gt;&lt;pages&gt;98-108&lt;/pages&gt;&lt;volume&gt;194&lt;/volume&gt;&lt;number&gt;1&lt;/number&gt;&lt;dates&gt;&lt;year&gt;1956&lt;/year&gt;&lt;/dates&gt;&lt;publisher&gt;Scientific American, a division of Nature America, Inc.&lt;/publisher&gt;&lt;isbn&gt;00368733, 19467087&lt;/isbn&gt;&lt;urls&gt;&lt;related-urls&gt;&lt;url&gt;www.jstor.org/stable/24943833&lt;/url&gt;&lt;/related-urls&gt;&lt;/urls&gt;&lt;custom1&gt;Full publication date: January 1956&lt;/custom1&gt;&lt;remote-database-name&gt;JSTOR&lt;/remote-database-name&gt;&lt;access-date&gt;2020/07/31/&lt;/access-date&gt;&lt;/record&gt;&lt;/Cite&gt;&lt;Cite&gt;&lt;Author&gt;Online Etymology Dictionary&lt;/Author&gt;&lt;Year&gt;2020&lt;/Year&gt;&lt;RecNum&gt;83&lt;/RecNum&gt;&lt;record&gt;&lt;rec-number&gt;437&lt;/rec-number&gt;&lt;foreign-keys&gt;&lt;key app="EN" db-id="w0ex2p09bat9f6et2a7vaeabsa9z2dtdpfd0" timestamp="1596707729"&gt;437&lt;/key&gt;&lt;/foreign-keys&gt;&lt;ref-type name="Web Page"&gt;12&lt;/ref-type&gt;&lt;contributors&gt;&lt;authors&gt;&lt;author&gt;Online Etymology Dictionary,&lt;/author&gt;&lt;/authors&gt;&lt;/contributors&gt;&lt;titles&gt;&lt;title&gt;sargasso&lt;/title&gt;&lt;/titles&gt;&lt;volume&gt;2020&lt;/volume&gt;&lt;number&gt;31 July&lt;/number&gt;&lt;dates&gt;&lt;year&gt;2020&lt;/year&gt;&lt;/dates&gt;&lt;urls&gt;&lt;related-urls&gt;&lt;url&gt;https://www.etymonline.com/word/sargasso#etymonline_v_22740&lt;/url&gt;&lt;/related-urls&gt;&lt;/urls&gt;&lt;/record&gt;&lt;/Cite&gt;&lt;/EndNote&gt;</w:instrText>
            </w:r>
            <w:r w:rsidRPr="52CCCAAE">
              <w:rPr>
                <w:rFonts w:ascii="Calibri" w:eastAsia="Times New Roman" w:hAnsi="Calibri" w:cs="Calibri"/>
                <w:color w:val="000000" w:themeColor="text1"/>
                <w:lang w:eastAsia="en-GB"/>
              </w:rPr>
              <w:fldChar w:fldCharType="separate"/>
            </w:r>
            <w:r w:rsidR="00DF329C" w:rsidRPr="52CCCAAE">
              <w:rPr>
                <w:rFonts w:ascii="Calibri" w:eastAsia="Times New Roman" w:hAnsi="Calibri" w:cs="Calibri"/>
                <w:noProof/>
                <w:color w:val="000000" w:themeColor="text1"/>
                <w:lang w:eastAsia="en-GB"/>
              </w:rPr>
              <w:t>(Ryther, 1956, Online Etymology Dictionary, 2020)</w:t>
            </w:r>
            <w:r w:rsidRPr="52CCCAAE">
              <w:rPr>
                <w:rFonts w:ascii="Calibri" w:eastAsia="Times New Roman" w:hAnsi="Calibri" w:cs="Calibri"/>
                <w:color w:val="000000" w:themeColor="text1"/>
                <w:lang w:eastAsia="en-GB"/>
              </w:rPr>
              <w:fldChar w:fldCharType="end"/>
            </w:r>
            <w:r w:rsidR="00DF329C" w:rsidRPr="52CCCAAE">
              <w:rPr>
                <w:rFonts w:ascii="Calibri" w:eastAsia="Times New Roman" w:hAnsi="Calibri" w:cs="Calibri"/>
                <w:color w:val="000000" w:themeColor="text1"/>
                <w:lang w:eastAsia="en-GB"/>
              </w:rPr>
              <w:t xml:space="preserve">.  </w:t>
            </w:r>
            <w:r w:rsidR="0039318F" w:rsidRPr="52CCCAAE">
              <w:rPr>
                <w:rFonts w:ascii="Calibri" w:eastAsia="Times New Roman" w:hAnsi="Calibri" w:cs="Calibri"/>
                <w:color w:val="000000" w:themeColor="text1"/>
                <w:lang w:eastAsia="en-GB"/>
              </w:rPr>
              <w:t xml:space="preserve">  </w:t>
            </w:r>
            <w:r w:rsidR="00B709E5" w:rsidRPr="52CCCAAE">
              <w:rPr>
                <w:rFonts w:ascii="Calibri" w:eastAsia="Times New Roman" w:hAnsi="Calibri" w:cs="Calibri"/>
                <w:color w:val="000000" w:themeColor="text1"/>
                <w:lang w:eastAsia="en-GB"/>
              </w:rPr>
              <w:t xml:space="preserve">  </w:t>
            </w:r>
            <w:r w:rsidR="006D1785" w:rsidRPr="52CCCAAE">
              <w:rPr>
                <w:rFonts w:ascii="Calibri" w:eastAsia="Times New Roman" w:hAnsi="Calibri" w:cs="Calibri"/>
                <w:color w:val="000000" w:themeColor="text1"/>
                <w:lang w:eastAsia="en-GB"/>
              </w:rPr>
              <w:t xml:space="preserve"> </w:t>
            </w:r>
            <w:r w:rsidR="006D1785" w:rsidRPr="52CCCAAE">
              <w:rPr>
                <w:rFonts w:ascii="Calibri" w:eastAsia="Times New Roman" w:hAnsi="Calibri" w:cs="Calibri"/>
                <w:i/>
                <w:iCs/>
                <w:color w:val="000000" w:themeColor="text1"/>
                <w:lang w:eastAsia="en-GB"/>
              </w:rPr>
              <w:t xml:space="preserve"> </w:t>
            </w:r>
            <w:r w:rsidRPr="52CCCAAE">
              <w:rPr>
                <w:rFonts w:ascii="Calibri" w:eastAsia="Times New Roman" w:hAnsi="Calibri" w:cs="Calibri"/>
                <w:color w:val="000000" w:themeColor="text1"/>
                <w:lang w:eastAsia="en-GB"/>
              </w:rPr>
              <w:t xml:space="preserve"> </w:t>
            </w:r>
          </w:p>
        </w:tc>
        <w:tc>
          <w:tcPr>
            <w:tcW w:w="3686" w:type="dxa"/>
            <w:shd w:val="clear" w:color="auto" w:fill="auto"/>
          </w:tcPr>
          <w:p w14:paraId="6ACE1427" w14:textId="70E33865"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 xml:space="preserve">Cultural heritage does not necessarily have a relationship with current ecosystem state, but the persistence of relevant species adds to keeping aspects of cultural heritage alive and in some cases, a loss of abundance in e.g. </w:t>
            </w:r>
            <w:proofErr w:type="spellStart"/>
            <w:r w:rsidRPr="00483CC3">
              <w:rPr>
                <w:rFonts w:ascii="Calibri" w:eastAsia="Times New Roman" w:hAnsi="Calibri" w:cs="Calibri"/>
                <w:i/>
                <w:color w:val="000000"/>
                <w:lang w:eastAsia="en-GB"/>
              </w:rPr>
              <w:t>Physali</w:t>
            </w:r>
            <w:r>
              <w:rPr>
                <w:rFonts w:ascii="Calibri" w:eastAsia="Times New Roman" w:hAnsi="Calibri" w:cs="Calibri"/>
                <w:i/>
                <w:color w:val="000000"/>
                <w:lang w:eastAsia="en-GB"/>
              </w:rPr>
              <w:t>a</w:t>
            </w:r>
            <w:proofErr w:type="spellEnd"/>
            <w:r>
              <w:rPr>
                <w:rFonts w:ascii="Calibri" w:eastAsia="Times New Roman" w:hAnsi="Calibri" w:cs="Calibri"/>
                <w:color w:val="000000"/>
                <w:lang w:eastAsia="en-GB"/>
              </w:rPr>
              <w:t xml:space="preserve"> or </w:t>
            </w:r>
            <w:proofErr w:type="spellStart"/>
            <w:r w:rsidRPr="00483CC3">
              <w:rPr>
                <w:rFonts w:ascii="Calibri" w:eastAsia="Times New Roman" w:hAnsi="Calibri" w:cs="Calibri"/>
                <w:i/>
                <w:color w:val="000000"/>
                <w:lang w:eastAsia="en-GB"/>
              </w:rPr>
              <w:t>Vellela</w:t>
            </w:r>
            <w:proofErr w:type="spellEnd"/>
            <w:r>
              <w:rPr>
                <w:rFonts w:ascii="Calibri" w:eastAsia="Times New Roman" w:hAnsi="Calibri" w:cs="Calibri"/>
                <w:color w:val="000000"/>
                <w:lang w:eastAsia="en-GB"/>
              </w:rPr>
              <w:t>, could result in impacting the supply of this service. Thus, this service is given a direct link, though there are both direct and indirect links.</w:t>
            </w:r>
          </w:p>
        </w:tc>
        <w:tc>
          <w:tcPr>
            <w:tcW w:w="1195" w:type="dxa"/>
          </w:tcPr>
          <w:p w14:paraId="2BB89578" w14:textId="458A2E78"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use</w:t>
            </w:r>
          </w:p>
        </w:tc>
      </w:tr>
      <w:tr w:rsidR="00EF6538" w:rsidRPr="00285D64" w14:paraId="0D201119" w14:textId="634ADFBA" w:rsidTr="007A7D87">
        <w:trPr>
          <w:trHeight w:val="690"/>
        </w:trPr>
        <w:tc>
          <w:tcPr>
            <w:tcW w:w="1838" w:type="dxa"/>
            <w:shd w:val="clear" w:color="auto" w:fill="DBDBDB" w:themeFill="accent3" w:themeFillTint="66"/>
            <w:hideMark/>
          </w:tcPr>
          <w:p w14:paraId="592DD856"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Entertainment</w:t>
            </w:r>
          </w:p>
          <w:p w14:paraId="44B51CFC" w14:textId="31BA9EB4" w:rsidR="00EF6538" w:rsidRPr="00285D64" w:rsidRDefault="6FFB4051"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7721161F" w14:textId="124A1598" w:rsidR="00EF6538" w:rsidRPr="00285D64" w:rsidRDefault="6FFB4051"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37C48EC3" w14:textId="2B21EE8F"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285D0FDA" w14:textId="2D30836E" w:rsidR="00EF6538" w:rsidRDefault="00EF6538" w:rsidP="00EF6538">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 xml:space="preserve">Neuston provide this service when they are viewed or experienced for entertainment ex-situ, for example watching a wildlife documentary (that is filmed in-situ). In popular culture, the musician and singer Bjork features a </w:t>
            </w:r>
            <w:r w:rsidRPr="52CCCAAE">
              <w:rPr>
                <w:rFonts w:ascii="Calibri" w:eastAsia="Times New Roman" w:hAnsi="Calibri" w:cs="Calibri"/>
                <w:i/>
                <w:iCs/>
                <w:color w:val="000000" w:themeColor="text1"/>
                <w:lang w:eastAsia="en-GB"/>
              </w:rPr>
              <w:t>Glaucus</w:t>
            </w:r>
            <w:r w:rsidRPr="52CCCAAE">
              <w:rPr>
                <w:rFonts w:ascii="Calibri" w:eastAsia="Times New Roman" w:hAnsi="Calibri" w:cs="Calibri"/>
                <w:color w:val="000000" w:themeColor="text1"/>
                <w:lang w:eastAsia="en-GB"/>
              </w:rPr>
              <w:t xml:space="preserve"> sp. in her music video ‘Utopia’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Bjork&lt;/Author&gt;&lt;Year&gt;2017&lt;/Year&gt;&lt;RecNum&gt;392&lt;/RecNum&gt;&lt;DisplayText&gt;(Bjork, 2017)&lt;/DisplayText&gt;&lt;record&gt;&lt;rec-number&gt;392&lt;/rec-number&gt;&lt;foreign-keys&gt;&lt;key app="EN" db-id="w0ex2p09bat9f6et2a7vaeabsa9z2dtdpfd0" timestamp="1594631266"&gt;392&lt;/key&gt;&lt;/foreign-keys&gt;&lt;ref-type name="Web Page"&gt;12&lt;/ref-type&gt;&lt;contributors&gt;&lt;authors&gt;&lt;author&gt;Bjork&lt;/author&gt;&lt;/authors&gt;&lt;/contributors&gt;&lt;titles&gt;&lt;title&gt;Utopia&lt;/title&gt;&lt;/titles&gt;&lt;volume&gt;2020&lt;/volume&gt;&lt;number&gt;10 February&lt;/number&gt;&lt;dates&gt;&lt;year&gt;2017&lt;/year&gt;&lt;/dates&gt;&lt;pub-location&gt;YouTube&lt;/pub-location&gt;&lt;urls&gt;&lt;related-urls&gt;&lt;url&gt;https://www.youtube.com/watch?v=Sqbv7cCM5AI&lt;/url&gt;&lt;/related-urls&gt;&lt;/urls&gt;&lt;/record&gt;&lt;/Cite&gt;&lt;/EndNote&gt;</w:instrText>
            </w:r>
            <w:r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Bjork, 2017)</w:t>
            </w:r>
            <w:r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which in this case can be considered as entertainment for the viewers (but can also be considered under aesthetics for the artist, see below).</w:t>
            </w:r>
            <w:r w:rsidR="00B64C1B" w:rsidRPr="52CCCAAE">
              <w:rPr>
                <w:rFonts w:ascii="Calibri" w:eastAsia="Times New Roman" w:hAnsi="Calibri" w:cs="Calibri"/>
                <w:color w:val="000000" w:themeColor="text1"/>
                <w:lang w:eastAsia="en-GB"/>
              </w:rPr>
              <w:t xml:space="preserve"> </w:t>
            </w:r>
          </w:p>
          <w:p w14:paraId="0AA593B4" w14:textId="4C42D435" w:rsidR="00B64C1B" w:rsidRPr="00285D64" w:rsidRDefault="00B64C1B" w:rsidP="00EF6538">
            <w:pPr>
              <w:spacing w:after="0" w:line="240" w:lineRule="auto"/>
              <w:rPr>
                <w:rFonts w:ascii="Calibri" w:eastAsia="Times New Roman" w:hAnsi="Calibri" w:cs="Calibri"/>
                <w:color w:val="000000"/>
                <w:lang w:eastAsia="en-GB"/>
              </w:rPr>
            </w:pPr>
          </w:p>
        </w:tc>
        <w:tc>
          <w:tcPr>
            <w:tcW w:w="3686" w:type="dxa"/>
            <w:shd w:val="clear" w:color="auto" w:fill="auto"/>
          </w:tcPr>
          <w:p w14:paraId="28368A0A" w14:textId="083890D2" w:rsidR="00EF6538" w:rsidRPr="00C2092A" w:rsidRDefault="00EF6538" w:rsidP="00EF6538">
            <w:pPr>
              <w:spacing w:after="0" w:line="240" w:lineRule="auto"/>
              <w:rPr>
                <w:rFonts w:ascii="Calibri" w:eastAsia="Times New Roman" w:hAnsi="Calibri" w:cs="Calibri"/>
                <w:b/>
                <w:color w:val="000000"/>
                <w:lang w:eastAsia="en-GB"/>
              </w:rPr>
            </w:pPr>
            <w:r>
              <w:rPr>
                <w:rFonts w:ascii="Calibri" w:eastAsia="Times New Roman" w:hAnsi="Calibri" w:cs="Calibri"/>
                <w:color w:val="000000"/>
                <w:lang w:eastAsia="en-GB"/>
              </w:rPr>
              <w:t>The main impact on the service is likely to be from a loss of biodiversity, but depending on the context, a loss in abundance and biomass may also have an impact.</w:t>
            </w:r>
          </w:p>
        </w:tc>
        <w:tc>
          <w:tcPr>
            <w:tcW w:w="1195" w:type="dxa"/>
          </w:tcPr>
          <w:p w14:paraId="4A75D92E" w14:textId="4F452CF1"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and Potential use</w:t>
            </w:r>
          </w:p>
        </w:tc>
      </w:tr>
      <w:tr w:rsidR="00EF6538" w:rsidRPr="00285D64" w14:paraId="7545776E" w14:textId="2619A828" w:rsidTr="007A7D87">
        <w:trPr>
          <w:trHeight w:val="465"/>
        </w:trPr>
        <w:tc>
          <w:tcPr>
            <w:tcW w:w="1838" w:type="dxa"/>
            <w:shd w:val="clear" w:color="auto" w:fill="DBDBDB" w:themeFill="accent3" w:themeFillTint="66"/>
            <w:hideMark/>
          </w:tcPr>
          <w:p w14:paraId="0C8B4435"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Aesthetic</w:t>
            </w:r>
          </w:p>
          <w:p w14:paraId="7E9024E9" w14:textId="31BA9EB4" w:rsidR="00EF6538" w:rsidRPr="00285D64" w:rsidRDefault="28A74683"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307F0D01" w14:textId="73BB4E5E" w:rsidR="00EF6538" w:rsidRPr="00285D64" w:rsidRDefault="28A74683"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223CA21C" w14:textId="66434EAF"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0B23BE3A" w14:textId="155AFBDB"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The neuston is a source of artistic inspiration. For example, on the website Etsy, a search for ‘blue dragon sea slug’ yields around 20 artistic products inspired by </w:t>
            </w:r>
            <w:r w:rsidRPr="001E6934">
              <w:rPr>
                <w:rFonts w:ascii="Calibri" w:eastAsia="Times New Roman" w:hAnsi="Calibri" w:cs="Calibri"/>
                <w:i/>
                <w:color w:val="000000"/>
                <w:lang w:eastAsia="en-GB"/>
              </w:rPr>
              <w:t>Glaucus</w:t>
            </w:r>
            <w:r>
              <w:rPr>
                <w:rFonts w:ascii="Calibri" w:eastAsia="Times New Roman" w:hAnsi="Calibri" w:cs="Calibri"/>
                <w:color w:val="000000"/>
                <w:lang w:eastAsia="en-GB"/>
              </w:rPr>
              <w:t xml:space="preserve"> sp., while a search for ‘jellyfish’ yields over 15,000 and includes representations of </w:t>
            </w:r>
            <w:proofErr w:type="spellStart"/>
            <w:r w:rsidRPr="001E6934">
              <w:rPr>
                <w:rFonts w:ascii="Calibri" w:eastAsia="Times New Roman" w:hAnsi="Calibri" w:cs="Calibri"/>
                <w:i/>
                <w:color w:val="000000"/>
                <w:lang w:eastAsia="en-GB"/>
              </w:rPr>
              <w:t>Physalia</w:t>
            </w:r>
            <w:proofErr w:type="spellEnd"/>
            <w:r>
              <w:rPr>
                <w:rFonts w:ascii="Calibri" w:eastAsia="Times New Roman" w:hAnsi="Calibri" w:cs="Calibri"/>
                <w:color w:val="000000"/>
                <w:lang w:eastAsia="en-GB"/>
              </w:rPr>
              <w:t xml:space="preserve"> </w:t>
            </w:r>
            <w:proofErr w:type="spellStart"/>
            <w:r>
              <w:rPr>
                <w:rFonts w:ascii="Calibri" w:eastAsia="Times New Roman" w:hAnsi="Calibri" w:cs="Calibri"/>
                <w:color w:val="000000"/>
                <w:lang w:eastAsia="en-GB"/>
              </w:rPr>
              <w:t>sp</w:t>
            </w:r>
            <w:proofErr w:type="spellEnd"/>
            <w:r w:rsidR="0073751D">
              <w:rPr>
                <w:rFonts w:ascii="Calibri" w:eastAsia="Times New Roman" w:hAnsi="Calibri" w:cs="Calibri"/>
                <w:color w:val="000000"/>
                <w:lang w:eastAsia="en-GB"/>
              </w:rPr>
              <w:t xml:space="preserve">; for macroalgae, a search for ‘seaweed pressing’ </w:t>
            </w:r>
            <w:r w:rsidR="009242AD">
              <w:rPr>
                <w:rFonts w:ascii="Calibri" w:eastAsia="Times New Roman" w:hAnsi="Calibri" w:cs="Calibri"/>
                <w:color w:val="000000"/>
                <w:lang w:eastAsia="en-GB"/>
              </w:rPr>
              <w:t xml:space="preserve">and ‘Sargassum’ </w:t>
            </w:r>
            <w:r w:rsidR="0073751D">
              <w:rPr>
                <w:rFonts w:ascii="Calibri" w:eastAsia="Times New Roman" w:hAnsi="Calibri" w:cs="Calibri"/>
                <w:color w:val="000000"/>
                <w:lang w:eastAsia="en-GB"/>
              </w:rPr>
              <w:t>returned 13</w:t>
            </w:r>
            <w:r w:rsidR="009242AD">
              <w:rPr>
                <w:rFonts w:ascii="Calibri" w:eastAsia="Times New Roman" w:hAnsi="Calibri" w:cs="Calibri"/>
                <w:color w:val="000000"/>
                <w:lang w:eastAsia="en-GB"/>
              </w:rPr>
              <w:t xml:space="preserve">9 and 8 results respectively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Etsy&lt;/Author&gt;&lt;Year&gt;2020&lt;/Year&gt;&lt;RecNum&gt;393&lt;/RecNum&gt;&lt;DisplayText&gt;(Etsy, 2020)&lt;/DisplayText&gt;&lt;record&gt;&lt;rec-number&gt;393&lt;/rec-number&gt;&lt;foreign-keys&gt;&lt;key app="EN" db-id="w0ex2p09bat9f6et2a7vaeabsa9z2dtdpfd0" timestamp="1594631266"&gt;393&lt;/key&gt;&lt;/foreign-keys&gt;&lt;ref-type name="Web Page"&gt;12&lt;/ref-type&gt;&lt;contributors&gt;&lt;authors&gt;&lt;author&gt;Etsy&lt;/author&gt;&lt;/authors&gt;&lt;/contributors&gt;&lt;titles&gt;&lt;title&gt;Etsy&lt;/title&gt;&lt;/titles&gt;&lt;volume&gt;2020&lt;/volume&gt;&lt;number&gt;5 February&lt;/number&gt;&lt;dates&gt;&lt;year&gt;2020&lt;/year&gt;&lt;/dates&gt;&lt;urls&gt;&lt;related-urls&gt;&lt;url&gt;https://www.etsy.com/&lt;/url&gt;&lt;/related-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Etsy, 2020)</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In popular culture, the musician and singer Bjork features a </w:t>
            </w:r>
            <w:r w:rsidRPr="000C7FCE">
              <w:rPr>
                <w:rFonts w:ascii="Calibri" w:eastAsia="Times New Roman" w:hAnsi="Calibri" w:cs="Calibri"/>
                <w:i/>
                <w:color w:val="000000"/>
                <w:lang w:eastAsia="en-GB"/>
              </w:rPr>
              <w:t>Glaucus</w:t>
            </w:r>
            <w:r>
              <w:rPr>
                <w:rFonts w:ascii="Calibri" w:eastAsia="Times New Roman" w:hAnsi="Calibri" w:cs="Calibri"/>
                <w:color w:val="000000"/>
                <w:lang w:eastAsia="en-GB"/>
              </w:rPr>
              <w:t xml:space="preserve"> sp. in her music video ‘Utopia’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Bjork&lt;/Author&gt;&lt;Year&gt;2017&lt;/Year&gt;&lt;RecNum&gt;392&lt;/RecNum&gt;&lt;DisplayText&gt;(Bjork, 2017)&lt;/DisplayText&gt;&lt;record&gt;&lt;rec-number&gt;392&lt;/rec-number&gt;&lt;foreign-keys&gt;&lt;key app="EN" db-id="w0ex2p09bat9f6et2a7vaeabsa9z2dtdpfd0" timestamp="1594631266"&gt;392&lt;/key&gt;&lt;/foreign-keys&gt;&lt;ref-type name="Web Page"&gt;12&lt;/ref-type&gt;&lt;contributors&gt;&lt;authors&gt;&lt;author&gt;Bjork&lt;/author&gt;&lt;/authors&gt;&lt;/contributors&gt;&lt;titles&gt;&lt;title&gt;Utopia&lt;/title&gt;&lt;/titles&gt;&lt;volume&gt;2020&lt;/volume&gt;&lt;number&gt;10 February&lt;/number&gt;&lt;dates&gt;&lt;year&gt;2017&lt;/year&gt;&lt;/dates&gt;&lt;pub-location&gt;YouTube&lt;/pub-location&gt;&lt;urls&gt;&lt;related-urls&gt;&lt;url&gt;https://www.youtube.com/watch?v=Sqbv7cCM5AI&lt;/url&gt;&lt;/related-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Bjork, 2017)</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hich in this case can be considered as the artistic or aesthetic inspiration for the artist who produced the video, but can also be considered as entertainment for the viewers (see above </w:t>
            </w:r>
            <w:r w:rsidRPr="00AB5E5A">
              <w:rPr>
                <w:rFonts w:ascii="Calibri" w:eastAsia="Times New Roman" w:hAnsi="Calibri" w:cs="Calibri"/>
                <w:i/>
                <w:color w:val="000000"/>
                <w:lang w:eastAsia="en-GB"/>
              </w:rPr>
              <w:t>Entertainment</w:t>
            </w:r>
            <w:r>
              <w:rPr>
                <w:rFonts w:ascii="Calibri" w:eastAsia="Times New Roman" w:hAnsi="Calibri" w:cs="Calibri"/>
                <w:color w:val="000000"/>
                <w:lang w:eastAsia="en-GB"/>
              </w:rPr>
              <w:t xml:space="preserve">). A further example is that of artist Aaron </w:t>
            </w:r>
            <w:proofErr w:type="spellStart"/>
            <w:r>
              <w:rPr>
                <w:rFonts w:ascii="Calibri" w:eastAsia="Times New Roman" w:hAnsi="Calibri" w:cs="Calibri"/>
                <w:color w:val="000000"/>
                <w:lang w:eastAsia="en-GB"/>
              </w:rPr>
              <w:t>Ansarov</w:t>
            </w:r>
            <w:proofErr w:type="spellEnd"/>
            <w:r>
              <w:rPr>
                <w:rFonts w:ascii="Calibri" w:eastAsia="Times New Roman" w:hAnsi="Calibri" w:cs="Calibri"/>
                <w:color w:val="000000"/>
                <w:lang w:eastAsia="en-GB"/>
              </w:rPr>
              <w:t xml:space="preserve">, who photographs live specimens of </w:t>
            </w:r>
            <w:proofErr w:type="spellStart"/>
            <w:r w:rsidRPr="00711CA7">
              <w:rPr>
                <w:rFonts w:ascii="Calibri" w:eastAsia="Times New Roman" w:hAnsi="Calibri" w:cs="Calibri"/>
                <w:i/>
                <w:color w:val="000000"/>
                <w:lang w:eastAsia="en-GB"/>
              </w:rPr>
              <w:t>Physalia</w:t>
            </w:r>
            <w:proofErr w:type="spellEnd"/>
            <w:r>
              <w:rPr>
                <w:rFonts w:ascii="Calibri" w:eastAsia="Times New Roman" w:hAnsi="Calibri" w:cs="Calibri"/>
                <w:color w:val="000000"/>
                <w:lang w:eastAsia="en-GB"/>
              </w:rPr>
              <w:t xml:space="preserve"> sp. (man-of-war) to create artistic images </w:t>
            </w:r>
            <w:r>
              <w:rPr>
                <w:rFonts w:ascii="Calibri" w:eastAsia="Times New Roman" w:hAnsi="Calibri" w:cs="Calibri"/>
                <w:color w:val="000000"/>
                <w:lang w:eastAsia="en-GB"/>
              </w:rPr>
              <w:fldChar w:fldCharType="begin"/>
            </w:r>
            <w:r w:rsidR="00C23050">
              <w:rPr>
                <w:rFonts w:ascii="Calibri" w:eastAsia="Times New Roman" w:hAnsi="Calibri" w:cs="Calibri"/>
                <w:color w:val="000000"/>
                <w:lang w:eastAsia="en-GB"/>
              </w:rPr>
              <w:instrText xml:space="preserve"> ADDIN EN.CITE &lt;EndNote&gt;&lt;Cite&gt;&lt;Author&gt;Davis&lt;/Author&gt;&lt;Year&gt;2013&lt;/Year&gt;&lt;RecNum&gt;394&lt;/RecNum&gt;&lt;DisplayText&gt;(Davis, 2013)&lt;/DisplayText&gt;&lt;record&gt;&lt;rec-number&gt;394&lt;/rec-number&gt;&lt;foreign-keys&gt;&lt;key app="EN" db-id="w0ex2p09bat9f6et2a7vaeabsa9z2dtdpfd0" timestamp="1594631865"&gt;394&lt;/key&gt;&lt;/foreign-keys&gt;&lt;ref-type name="Newspaper Article"&gt;23&lt;/ref-type&gt;&lt;contributors&gt;&lt;authors&gt;&lt;author&gt;Nicola Davis&lt;/author&gt;&lt;/authors&gt;&lt;/contributors&gt;&lt;titles&gt;&lt;title&gt;Hidden beauty of the portuguese man o&amp;apos;war&lt;/title&gt;&lt;secondary-title&gt;The Observer&lt;/secondary-title&gt;&lt;/titles&gt;&lt;dates&gt;&lt;year&gt;2013&lt;/year&gt;&lt;pub-dates&gt;&lt;date&gt;12 October&lt;/date&gt;&lt;/pub-dates&gt;&lt;/dates&gt;&lt;urls&gt;&lt;/urls&gt;&lt;/record&gt;&lt;/Cite&gt;&lt;/EndNote&gt;</w:instrText>
            </w:r>
            <w:r>
              <w:rPr>
                <w:rFonts w:ascii="Calibri" w:eastAsia="Times New Roman" w:hAnsi="Calibri" w:cs="Calibri"/>
                <w:color w:val="000000"/>
                <w:lang w:eastAsia="en-GB"/>
              </w:rPr>
              <w:fldChar w:fldCharType="separate"/>
            </w:r>
            <w:r>
              <w:rPr>
                <w:rFonts w:ascii="Calibri" w:eastAsia="Times New Roman" w:hAnsi="Calibri" w:cs="Calibri"/>
                <w:noProof/>
                <w:color w:val="000000"/>
                <w:lang w:eastAsia="en-GB"/>
              </w:rPr>
              <w:t>(Davis, 2013)</w:t>
            </w:r>
            <w:r>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p>
        </w:tc>
        <w:tc>
          <w:tcPr>
            <w:tcW w:w="3686" w:type="dxa"/>
          </w:tcPr>
          <w:p w14:paraId="5918127A" w14:textId="4B551EF9"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spiration can come from second-hand representations (e.g. photographs) and straight from the source. Losses in species abundance and richness are likely to impact on the supply of this service. Greater species richness offers greater scope for artistic inspiration, while greater abundance offers greater likelihood of people observing the species. Thus, while some inspiration may come from indirect sources, some can come directly, this service is given a direct link.</w:t>
            </w:r>
          </w:p>
        </w:tc>
        <w:tc>
          <w:tcPr>
            <w:tcW w:w="1195" w:type="dxa"/>
          </w:tcPr>
          <w:p w14:paraId="4154D655" w14:textId="1C857705"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and Potential use</w:t>
            </w:r>
          </w:p>
        </w:tc>
      </w:tr>
      <w:tr w:rsidR="00EF6538" w:rsidRPr="00285D64" w14:paraId="747552F3" w14:textId="6EAF3F83" w:rsidTr="007A7D87">
        <w:trPr>
          <w:trHeight w:val="465"/>
        </w:trPr>
        <w:tc>
          <w:tcPr>
            <w:tcW w:w="1838" w:type="dxa"/>
            <w:shd w:val="clear" w:color="auto" w:fill="DBDBDB" w:themeFill="accent3" w:themeFillTint="66"/>
            <w:hideMark/>
          </w:tcPr>
          <w:p w14:paraId="25480FC5"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Symbolic</w:t>
            </w:r>
          </w:p>
          <w:p w14:paraId="4E3483A0" w14:textId="31BA9EB4" w:rsidR="00EF6538" w:rsidRPr="00285D64" w:rsidRDefault="55742027"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7AA747BA" w14:textId="50FB5487" w:rsidR="00EF6538" w:rsidRPr="00285D64" w:rsidRDefault="55742027"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0503B84B" w14:textId="7AA8DD0B"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31AB5B1E" w14:textId="24CBFBB0" w:rsidR="00EF6538" w:rsidRDefault="00EF6538" w:rsidP="52CCCAAE">
            <w:pPr>
              <w:spacing w:after="0" w:line="240" w:lineRule="auto"/>
              <w:rPr>
                <w:rFonts w:ascii="Calibri" w:eastAsia="Times New Roman" w:hAnsi="Calibri" w:cs="Calibri"/>
                <w:color w:val="000000"/>
                <w:highlight w:val="yellow"/>
                <w:lang w:eastAsia="en-GB"/>
              </w:rPr>
            </w:pPr>
            <w:r w:rsidRPr="52CCCAAE">
              <w:rPr>
                <w:rFonts w:ascii="Calibri" w:eastAsia="Times New Roman" w:hAnsi="Calibri" w:cs="Calibri"/>
                <w:color w:val="000000" w:themeColor="text1"/>
                <w:lang w:eastAsia="en-GB"/>
              </w:rPr>
              <w:t xml:space="preserve">Components of the neuston can form part of symbology in culture such as through use as symbols or logos for companies or businesses, enhancing their identity. For example, the Australian ‘Bluebottle Brewing’ company, that uses a common name and images of </w:t>
            </w:r>
            <w:proofErr w:type="spellStart"/>
            <w:r w:rsidRPr="52CCCAAE">
              <w:rPr>
                <w:rFonts w:ascii="Calibri" w:eastAsia="Times New Roman" w:hAnsi="Calibri" w:cs="Calibri"/>
                <w:i/>
                <w:iCs/>
                <w:color w:val="000000" w:themeColor="text1"/>
                <w:lang w:eastAsia="en-GB"/>
              </w:rPr>
              <w:t>Physalia</w:t>
            </w:r>
            <w:proofErr w:type="spellEnd"/>
            <w:r w:rsidRPr="52CCCAAE">
              <w:rPr>
                <w:rFonts w:ascii="Calibri" w:eastAsia="Times New Roman" w:hAnsi="Calibri" w:cs="Calibri"/>
                <w:color w:val="000000" w:themeColor="text1"/>
                <w:lang w:eastAsia="en-GB"/>
              </w:rPr>
              <w:t xml:space="preserve"> sp. to represent their brand </w:t>
            </w:r>
            <w:r w:rsidRPr="52CCCAAE">
              <w:rPr>
                <w:rFonts w:ascii="Calibri" w:eastAsia="Times New Roman" w:hAnsi="Calibri" w:cs="Calibri"/>
                <w:color w:val="000000" w:themeColor="text1"/>
                <w:lang w:eastAsia="en-GB"/>
              </w:rPr>
              <w:fldChar w:fldCharType="begin"/>
            </w:r>
            <w:r w:rsidR="00C23050">
              <w:rPr>
                <w:rFonts w:ascii="Calibri" w:eastAsia="Times New Roman" w:hAnsi="Calibri" w:cs="Calibri"/>
                <w:color w:val="000000" w:themeColor="text1"/>
                <w:lang w:eastAsia="en-GB"/>
              </w:rPr>
              <w:instrText xml:space="preserve"> ADDIN EN.CITE &lt;EndNote&gt;&lt;Cite&gt;&lt;Author&gt;DesignCrowd&lt;/Author&gt;&lt;Year&gt;2019&lt;/Year&gt;&lt;RecNum&gt;406&lt;/RecNum&gt;&lt;DisplayText&gt;(DesignCrowd, 2019)&lt;/DisplayText&gt;&lt;record&gt;&lt;rec-number&gt;406&lt;/rec-number&gt;&lt;foreign-keys&gt;&lt;key app="EN" db-id="w0ex2p09bat9f6et2a7vaeabsa9z2dtdpfd0" timestamp="1594719854"&gt;406&lt;/key&gt;&lt;/foreign-keys&gt;&lt;ref-type name="Web Page"&gt;12&lt;/ref-type&gt;&lt;contributors&gt;&lt;authors&gt;&lt;author&gt;DesignCrowd&lt;/author&gt;&lt;/authors&gt;&lt;/contributors&gt;&lt;titles&gt;&lt;title&gt;Playful, bold, craft brewery logo design for a company in Australia by Rajitoas&lt;/title&gt;&lt;/titles&gt;&lt;number&gt;14 July 2020&lt;/number&gt;&lt;dates&gt;&lt;year&gt;2019&lt;/year&gt;&lt;/dates&gt;&lt;urls&gt;&lt;related-urls&gt;&lt;url&gt;https://www.designcrowd.com/design/21088605&lt;/url&gt;&lt;/related-urls&gt;&lt;/urls&gt;&lt;/record&gt;&lt;/Cite&gt;&lt;/EndNote&gt;</w:instrText>
            </w:r>
            <w:r w:rsidRPr="52CCCAAE">
              <w:rPr>
                <w:rFonts w:ascii="Calibri" w:eastAsia="Times New Roman" w:hAnsi="Calibri" w:cs="Calibri"/>
                <w:color w:val="000000" w:themeColor="text1"/>
                <w:lang w:eastAsia="en-GB"/>
              </w:rPr>
              <w:fldChar w:fldCharType="separate"/>
            </w:r>
            <w:r w:rsidRPr="52CCCAAE">
              <w:rPr>
                <w:rFonts w:ascii="Calibri" w:eastAsia="Times New Roman" w:hAnsi="Calibri" w:cs="Calibri"/>
                <w:noProof/>
                <w:color w:val="000000" w:themeColor="text1"/>
                <w:lang w:eastAsia="en-GB"/>
              </w:rPr>
              <w:t>(DesignCrowd, 2019)</w:t>
            </w:r>
            <w:r w:rsidRPr="52CCCAAE">
              <w:rPr>
                <w:rFonts w:ascii="Calibri" w:eastAsia="Times New Roman" w:hAnsi="Calibri" w:cs="Calibri"/>
                <w:color w:val="000000" w:themeColor="text1"/>
                <w:lang w:eastAsia="en-GB"/>
              </w:rPr>
              <w:fldChar w:fldCharType="end"/>
            </w:r>
            <w:r w:rsidRPr="52CCCAAE">
              <w:rPr>
                <w:rFonts w:ascii="Calibri" w:eastAsia="Times New Roman" w:hAnsi="Calibri" w:cs="Calibri"/>
                <w:color w:val="000000" w:themeColor="text1"/>
                <w:lang w:eastAsia="en-GB"/>
              </w:rPr>
              <w:t xml:space="preserve">. </w:t>
            </w:r>
          </w:p>
          <w:p w14:paraId="7AC1B623" w14:textId="17E4973E" w:rsidR="00EF6538" w:rsidRPr="00285D64" w:rsidRDefault="00EF6538" w:rsidP="00EF6538">
            <w:pPr>
              <w:spacing w:after="0" w:line="240" w:lineRule="auto"/>
              <w:rPr>
                <w:rFonts w:ascii="Calibri" w:eastAsia="Times New Roman" w:hAnsi="Calibri" w:cs="Calibri"/>
                <w:color w:val="000000"/>
                <w:lang w:eastAsia="en-GB"/>
              </w:rPr>
            </w:pPr>
          </w:p>
        </w:tc>
        <w:tc>
          <w:tcPr>
            <w:tcW w:w="3686" w:type="dxa"/>
            <w:shd w:val="clear" w:color="auto" w:fill="auto"/>
          </w:tcPr>
          <w:p w14:paraId="3FD741F1" w14:textId="6E4E3A94" w:rsidR="00EF6538" w:rsidRPr="00285D64" w:rsidRDefault="00EF6538" w:rsidP="00EF6538">
            <w:pPr>
              <w:spacing w:after="0" w:line="240" w:lineRule="auto"/>
              <w:rPr>
                <w:rFonts w:ascii="Calibri" w:eastAsia="Times New Roman" w:hAnsi="Calibri" w:cs="Calibri"/>
                <w:color w:val="000000"/>
                <w:lang w:eastAsia="en-GB"/>
              </w:rPr>
            </w:pPr>
            <w:r w:rsidRPr="00627BCE">
              <w:rPr>
                <w:rFonts w:ascii="Calibri" w:eastAsia="Times New Roman" w:hAnsi="Calibri" w:cs="Calibri"/>
                <w:color w:val="000000"/>
                <w:lang w:eastAsia="en-GB"/>
              </w:rPr>
              <w:lastRenderedPageBreak/>
              <w:t>Symbolism</w:t>
            </w:r>
            <w:r>
              <w:rPr>
                <w:rFonts w:ascii="Calibri" w:eastAsia="Times New Roman" w:hAnsi="Calibri" w:cs="Calibri"/>
                <w:color w:val="000000"/>
                <w:lang w:eastAsia="en-GB"/>
              </w:rPr>
              <w:t xml:space="preserve"> does not necessarily have a relationship with current ecosystem state, but the persistence of relevant species adds to keeping aspects of symbolism alive and supply of the </w:t>
            </w:r>
            <w:r>
              <w:rPr>
                <w:rFonts w:ascii="Calibri" w:eastAsia="Times New Roman" w:hAnsi="Calibri" w:cs="Calibri"/>
                <w:color w:val="000000"/>
                <w:lang w:eastAsia="en-GB"/>
              </w:rPr>
              <w:lastRenderedPageBreak/>
              <w:t>service may be impacted by loss of important species. Thus, this service is given a direct link.</w:t>
            </w:r>
          </w:p>
        </w:tc>
        <w:tc>
          <w:tcPr>
            <w:tcW w:w="1195" w:type="dxa"/>
          </w:tcPr>
          <w:p w14:paraId="54246D1D" w14:textId="670A60C5" w:rsidR="00EF6538" w:rsidRPr="00627BCE"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lastRenderedPageBreak/>
              <w:t>Actual use</w:t>
            </w:r>
          </w:p>
        </w:tc>
      </w:tr>
      <w:tr w:rsidR="00EF6538" w:rsidRPr="00285D64" w14:paraId="0CAAACE1" w14:textId="147ADA5D" w:rsidTr="007A7D87">
        <w:trPr>
          <w:trHeight w:val="690"/>
        </w:trPr>
        <w:tc>
          <w:tcPr>
            <w:tcW w:w="1838" w:type="dxa"/>
            <w:shd w:val="clear" w:color="auto" w:fill="DBDBDB" w:themeFill="accent3" w:themeFillTint="66"/>
            <w:hideMark/>
          </w:tcPr>
          <w:p w14:paraId="7AC48BAC"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Sacred and/or Religious</w:t>
            </w:r>
          </w:p>
          <w:p w14:paraId="2F351CEF" w14:textId="08B497D8" w:rsidR="00EF6538" w:rsidRPr="00285D64" w:rsidRDefault="3865B90B"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Indirect link</w:t>
            </w:r>
            <w:r w:rsidRPr="52CCCAAE">
              <w:rPr>
                <w:rFonts w:ascii="Calibri" w:eastAsia="Times New Roman" w:hAnsi="Calibri" w:cs="Calibri"/>
                <w:i/>
                <w:iCs/>
                <w:color w:val="000000" w:themeColor="text1"/>
                <w:lang w:eastAsia="en-GB"/>
              </w:rPr>
              <w:t xml:space="preserve"> </w:t>
            </w:r>
            <w:r w:rsidR="1A6A30B5" w:rsidRPr="52CCCAAE">
              <w:rPr>
                <w:rFonts w:ascii="Calibri" w:eastAsia="Times New Roman" w:hAnsi="Calibri" w:cs="Calibri"/>
                <w:i/>
                <w:iCs/>
                <w:color w:val="000000" w:themeColor="text1"/>
                <w:lang w:eastAsia="en-GB"/>
              </w:rPr>
              <w:t>Macroalgae,</w:t>
            </w:r>
          </w:p>
          <w:p w14:paraId="53FC2664" w14:textId="30AE834E" w:rsidR="00EF6538" w:rsidRPr="00285D64" w:rsidRDefault="00D662D1" w:rsidP="52CCCAAE">
            <w:pPr>
              <w:spacing w:after="0" w:line="240" w:lineRule="auto"/>
              <w:rPr>
                <w:rFonts w:ascii="Calibri" w:eastAsia="Times New Roman" w:hAnsi="Calibri" w:cs="Calibri"/>
                <w:color w:val="000000"/>
                <w:u w:val="single"/>
                <w:lang w:eastAsia="en-GB"/>
              </w:rPr>
            </w:pPr>
            <w:proofErr w:type="spellStart"/>
            <w:r>
              <w:rPr>
                <w:i/>
              </w:rPr>
              <w:t>Z</w:t>
            </w:r>
            <w:r w:rsidRPr="00D662D1">
              <w:rPr>
                <w:i/>
              </w:rPr>
              <w:t>ooneuston</w:t>
            </w:r>
            <w:proofErr w:type="spellEnd"/>
          </w:p>
        </w:tc>
        <w:tc>
          <w:tcPr>
            <w:tcW w:w="7229" w:type="dxa"/>
            <w:shd w:val="clear" w:color="auto" w:fill="auto"/>
            <w:noWrap/>
            <w:hideMark/>
          </w:tcPr>
          <w:p w14:paraId="1E76C8C8" w14:textId="364DCA6A" w:rsidR="00EF6538" w:rsidRDefault="00EF6538" w:rsidP="00EF6538">
            <w:pPr>
              <w:spacing w:after="0" w:line="240" w:lineRule="auto"/>
            </w:pPr>
            <w:r w:rsidRPr="52CCCAAE">
              <w:rPr>
                <w:rFonts w:ascii="Calibri" w:eastAsia="Times New Roman" w:hAnsi="Calibri" w:cs="Calibri"/>
                <w:color w:val="000000" w:themeColor="text1"/>
                <w:lang w:eastAsia="en-GB"/>
              </w:rPr>
              <w:t xml:space="preserve">Components of the neuston can form part of or enhance spiritual identity in some cultures. For example, </w:t>
            </w:r>
            <w:r>
              <w:t xml:space="preserve">in Italy the common name for </w:t>
            </w:r>
            <w:r w:rsidRPr="52CCCAAE">
              <w:rPr>
                <w:rStyle w:val="Emphasis"/>
              </w:rPr>
              <w:t xml:space="preserve">Velella </w:t>
            </w:r>
            <w:proofErr w:type="spellStart"/>
            <w:r w:rsidRPr="52CCCAAE">
              <w:rPr>
                <w:rStyle w:val="Emphasis"/>
              </w:rPr>
              <w:t>velella</w:t>
            </w:r>
            <w:proofErr w:type="spellEnd"/>
            <w:r>
              <w:t xml:space="preserve"> is 'the small boat of Saint Peter' ('la </w:t>
            </w:r>
            <w:proofErr w:type="spellStart"/>
            <w:r>
              <w:t>barchetta</w:t>
            </w:r>
            <w:proofErr w:type="spellEnd"/>
            <w:r>
              <w:t xml:space="preserve"> di San Pietro'). This is associated with rural tradition in the north of Italy, with the presence of the </w:t>
            </w:r>
            <w:r w:rsidRPr="52CCCAAE">
              <w:rPr>
                <w:i/>
                <w:iCs/>
              </w:rPr>
              <w:t>Velella</w:t>
            </w:r>
            <w:r>
              <w:t xml:space="preserve"> forecasting a good harvest </w:t>
            </w:r>
            <w:r>
              <w:fldChar w:fldCharType="begin"/>
            </w:r>
            <w:r w:rsidR="00C23050">
              <w:instrText xml:space="preserve"> ADDIN EN.CITE &lt;EndNote&gt;&lt;Cite&gt;&lt;Author&gt;Sea-Nature-Studies&lt;/Author&gt;&lt;Year&gt;2016&lt;/Year&gt;&lt;RecNum&gt;405&lt;/RecNum&gt;&lt;DisplayText&gt;(Sea-Nature-Studies, 2016)&lt;/DisplayText&gt;&lt;record&gt;&lt;rec-number&gt;405&lt;/rec-number&gt;&lt;foreign-keys&gt;&lt;key app="EN" db-id="w0ex2p09bat9f6et2a7vaeabsa9z2dtdpfd0" timestamp="1594718917"&gt;405&lt;/key&gt;&lt;/foreign-keys&gt;&lt;ref-type name="Web Page"&gt;12&lt;/ref-type&gt;&lt;contributors&gt;&lt;authors&gt;&lt;author&gt;Sea-Nature-Studies&lt;/author&gt;&lt;/authors&gt;&lt;/contributors&gt;&lt;titles&gt;&lt;title&gt;A mass stranding of Velella velella (Linnaeus, 1758), by-the-wind-sailor, north-east Sicily, April 2015.&lt;/title&gt;&lt;/titles&gt;&lt;number&gt;14 July 2010&lt;/number&gt;&lt;dates&gt;&lt;year&gt;2016&lt;/year&gt;&lt;/dates&gt;&lt;urls&gt;&lt;related-urls&gt;&lt;url&gt;https://www.seanature.co.uk/pmnhs_velella.html&lt;/url&gt;&lt;/related-urls&gt;&lt;/urls&gt;&lt;/record&gt;&lt;/Cite&gt;&lt;/EndNote&gt;</w:instrText>
            </w:r>
            <w:r>
              <w:fldChar w:fldCharType="separate"/>
            </w:r>
            <w:r w:rsidRPr="52CCCAAE">
              <w:rPr>
                <w:noProof/>
              </w:rPr>
              <w:t>(Sea-Nature-Studies, 2016)</w:t>
            </w:r>
            <w:r>
              <w:fldChar w:fldCharType="end"/>
            </w:r>
            <w:r>
              <w:t xml:space="preserve">. This example has both religious and sacred connotations.  A further example connecting the neuston to the sacred is that of the </w:t>
            </w:r>
            <w:proofErr w:type="spellStart"/>
            <w:r>
              <w:t>neustonic</w:t>
            </w:r>
            <w:proofErr w:type="spellEnd"/>
            <w:r>
              <w:t xml:space="preserve"> snail </w:t>
            </w:r>
            <w:proofErr w:type="spellStart"/>
            <w:r w:rsidRPr="52CCCAAE">
              <w:rPr>
                <w:i/>
                <w:iCs/>
              </w:rPr>
              <w:t>Janthina</w:t>
            </w:r>
            <w:proofErr w:type="spellEnd"/>
            <w:r>
              <w:t xml:space="preserve">, which has been investigated as the </w:t>
            </w:r>
            <w:proofErr w:type="spellStart"/>
            <w:r w:rsidRPr="52CCCAAE">
              <w:rPr>
                <w:i/>
                <w:iCs/>
              </w:rPr>
              <w:t>hillazon</w:t>
            </w:r>
            <w:proofErr w:type="spellEnd"/>
            <w:r>
              <w:t xml:space="preserve">, a marine animal source of a sacred Jewish blue dye, </w:t>
            </w:r>
            <w:proofErr w:type="spellStart"/>
            <w:r w:rsidRPr="52CCCAAE">
              <w:rPr>
                <w:i/>
                <w:iCs/>
              </w:rPr>
              <w:t>tekhelet</w:t>
            </w:r>
            <w:proofErr w:type="spellEnd"/>
            <w:r>
              <w:t xml:space="preserve">, as suggested by The Talmud. Although the source is now believed to be a benthic snail species </w:t>
            </w:r>
            <w:r>
              <w:fldChar w:fldCharType="begin"/>
            </w:r>
            <w:r w:rsidR="00C23050">
              <w:instrText xml:space="preserve"> ADDIN EN.CITE &lt;EndNote&gt;&lt;Cite&gt;&lt;Author&gt;Wikipedia&lt;/Author&gt;&lt;Year&gt;2020&lt;/Year&gt;&lt;RecNum&gt;407&lt;/RecNum&gt;&lt;DisplayText&gt;(Wikipedia, 2020c)&lt;/DisplayText&gt;&lt;record&gt;&lt;rec-number&gt;407&lt;/rec-number&gt;&lt;foreign-keys&gt;&lt;key app="EN" db-id="w0ex2p09bat9f6et2a7vaeabsa9z2dtdpfd0" timestamp="1594720232"&gt;407&lt;/key&gt;&lt;/foreign-keys&gt;&lt;ref-type name="Web Page"&gt;12&lt;/ref-type&gt;&lt;contributors&gt;&lt;authors&gt;&lt;author&gt;Wikipedia&lt;/author&gt;&lt;/authors&gt;&lt;/contributors&gt;&lt;titles&gt;&lt;title&gt;Tekhelet&lt;/title&gt;&lt;/titles&gt;&lt;number&gt;14 July 2020&lt;/number&gt;&lt;dates&gt;&lt;year&gt;2020&lt;/year&gt;&lt;/dates&gt;&lt;urls&gt;&lt;related-urls&gt;&lt;url&gt;https://en.wikipedia.org/wiki/Tekhelet&lt;/url&gt;&lt;/related-urls&gt;&lt;/urls&gt;&lt;/record&gt;&lt;/Cite&gt;&lt;/EndNote&gt;</w:instrText>
            </w:r>
            <w:r>
              <w:fldChar w:fldCharType="separate"/>
            </w:r>
            <w:r w:rsidRPr="52CCCAAE">
              <w:rPr>
                <w:noProof/>
              </w:rPr>
              <w:t>(Wikipedia, 2020c)</w:t>
            </w:r>
            <w:r>
              <w:fldChar w:fldCharType="end"/>
            </w:r>
            <w:r>
              <w:t>.</w:t>
            </w:r>
          </w:p>
          <w:p w14:paraId="0B59BCBF" w14:textId="54DAC40E" w:rsidR="00EF6538" w:rsidRPr="003849E8" w:rsidRDefault="7B371229" w:rsidP="52CCCAAE">
            <w:pPr>
              <w:spacing w:after="0" w:line="240" w:lineRule="auto"/>
              <w:rPr>
                <w:rFonts w:ascii="Calibri" w:eastAsia="Times New Roman" w:hAnsi="Calibri" w:cs="Calibri"/>
                <w:color w:val="000000" w:themeColor="text1"/>
                <w:lang w:eastAsia="en-GB"/>
              </w:rPr>
            </w:pPr>
            <w:r w:rsidRPr="52CCCAAE">
              <w:rPr>
                <w:rFonts w:ascii="Calibri" w:eastAsia="Times New Roman" w:hAnsi="Calibri" w:cs="Calibri"/>
                <w:color w:val="000000" w:themeColor="text1"/>
                <w:lang w:eastAsia="en-GB"/>
              </w:rPr>
              <w:t>Eels</w:t>
            </w:r>
            <w:r w:rsidR="0CDD851C" w:rsidRPr="52CCCAAE">
              <w:rPr>
                <w:rFonts w:ascii="Calibri" w:eastAsia="Times New Roman" w:hAnsi="Calibri" w:cs="Calibri"/>
                <w:color w:val="000000" w:themeColor="text1"/>
                <w:lang w:eastAsia="en-GB"/>
              </w:rPr>
              <w:t xml:space="preserve"> often</w:t>
            </w:r>
            <w:r w:rsidRPr="52CCCAAE">
              <w:rPr>
                <w:rFonts w:ascii="Calibri" w:eastAsia="Times New Roman" w:hAnsi="Calibri" w:cs="Calibri"/>
                <w:color w:val="000000" w:themeColor="text1"/>
                <w:lang w:eastAsia="en-GB"/>
              </w:rPr>
              <w:t xml:space="preserve"> </w:t>
            </w:r>
            <w:r w:rsidR="6D774DD4" w:rsidRPr="52CCCAAE">
              <w:rPr>
                <w:rFonts w:ascii="Calibri" w:eastAsia="Times New Roman" w:hAnsi="Calibri" w:cs="Calibri"/>
                <w:color w:val="000000" w:themeColor="text1"/>
                <w:lang w:eastAsia="en-GB"/>
              </w:rPr>
              <w:t>appear in sacred contexts</w:t>
            </w:r>
            <w:r w:rsidR="6B976814" w:rsidRPr="52CCCAAE">
              <w:rPr>
                <w:rFonts w:ascii="Calibri" w:eastAsia="Times New Roman" w:hAnsi="Calibri" w:cs="Calibri"/>
                <w:color w:val="000000" w:themeColor="text1"/>
                <w:lang w:eastAsia="en-GB"/>
              </w:rPr>
              <w:t xml:space="preserve"> in different cultures, for example, in England, their </w:t>
            </w:r>
            <w:r w:rsidRPr="52CCCAAE">
              <w:rPr>
                <w:rFonts w:ascii="Calibri" w:eastAsia="Times New Roman" w:hAnsi="Calibri" w:cs="Calibri"/>
                <w:color w:val="000000" w:themeColor="text1"/>
                <w:lang w:eastAsia="en-GB"/>
              </w:rPr>
              <w:t xml:space="preserve">skin was plaited into a ring and used for wedding bands and chastity belts </w:t>
            </w:r>
            <w:r w:rsidRPr="52CCCAAE">
              <w:rPr>
                <w:rFonts w:ascii="Calibri" w:eastAsia="Times New Roman" w:hAnsi="Calibri" w:cs="Calibri"/>
                <w:noProof/>
                <w:color w:val="000000" w:themeColor="text1"/>
                <w:lang w:eastAsia="en-GB"/>
              </w:rPr>
              <w:t xml:space="preserve">(Norfolk Coast Partnership, 2020), demonstrating their significance in </w:t>
            </w:r>
            <w:r w:rsidR="6EA0612E" w:rsidRPr="52CCCAAE">
              <w:rPr>
                <w:rFonts w:ascii="Calibri" w:eastAsia="Times New Roman" w:hAnsi="Calibri" w:cs="Calibri"/>
                <w:noProof/>
                <w:color w:val="000000" w:themeColor="text1"/>
                <w:lang w:eastAsia="en-GB"/>
              </w:rPr>
              <w:t>this</w:t>
            </w:r>
            <w:r w:rsidR="638BF618" w:rsidRPr="52CCCAAE">
              <w:rPr>
                <w:rFonts w:ascii="Calibri" w:eastAsia="Times New Roman" w:hAnsi="Calibri" w:cs="Calibri"/>
                <w:noProof/>
                <w:color w:val="000000" w:themeColor="text1"/>
                <w:lang w:eastAsia="en-GB"/>
              </w:rPr>
              <w:t xml:space="preserve"> context (see also Heritage)</w:t>
            </w:r>
            <w:r w:rsidRPr="52CCCAAE">
              <w:rPr>
                <w:rFonts w:ascii="Calibri" w:eastAsia="Times New Roman" w:hAnsi="Calibri" w:cs="Calibri"/>
                <w:color w:val="000000" w:themeColor="text1"/>
                <w:lang w:eastAsia="en-GB"/>
              </w:rPr>
              <w:t>.</w:t>
            </w:r>
            <w:r w:rsidR="759FB2B2" w:rsidRPr="52CCCAAE">
              <w:rPr>
                <w:rFonts w:ascii="Calibri" w:eastAsia="Times New Roman" w:hAnsi="Calibri" w:cs="Calibri"/>
                <w:color w:val="000000" w:themeColor="text1"/>
                <w:lang w:eastAsia="en-GB"/>
              </w:rPr>
              <w:t xml:space="preserve"> See </w:t>
            </w:r>
            <w:r w:rsidR="759FB2B2" w:rsidRPr="52CCCAAE">
              <w:rPr>
                <w:rFonts w:ascii="Calibri" w:eastAsia="Times New Roman" w:hAnsi="Calibri" w:cs="Calibri"/>
                <w:noProof/>
                <w:color w:val="000000" w:themeColor="text1"/>
                <w:lang w:eastAsia="en-GB"/>
              </w:rPr>
              <w:t>Pérez-Lloréns et al. (2020)</w:t>
            </w:r>
            <w:r w:rsidR="759FB2B2" w:rsidRPr="52CCCAAE">
              <w:rPr>
                <w:rFonts w:ascii="Calibri" w:eastAsia="Times New Roman" w:hAnsi="Calibri" w:cs="Calibri"/>
                <w:color w:val="000000" w:themeColor="text1"/>
                <w:lang w:eastAsia="en-GB"/>
              </w:rPr>
              <w:t xml:space="preserve"> who summarised the</w:t>
            </w:r>
            <w:r w:rsidR="48B646AC" w:rsidRPr="52CCCAAE">
              <w:rPr>
                <w:rFonts w:ascii="Calibri" w:eastAsia="Times New Roman" w:hAnsi="Calibri" w:cs="Calibri"/>
                <w:color w:val="000000" w:themeColor="text1"/>
                <w:lang w:eastAsia="en-GB"/>
              </w:rPr>
              <w:t xml:space="preserve"> sacred associations</w:t>
            </w:r>
            <w:r w:rsidR="759FB2B2" w:rsidRPr="52CCCAAE">
              <w:rPr>
                <w:rFonts w:ascii="Calibri" w:eastAsia="Times New Roman" w:hAnsi="Calibri" w:cs="Calibri"/>
                <w:color w:val="000000" w:themeColor="text1"/>
                <w:lang w:eastAsia="en-GB"/>
              </w:rPr>
              <w:t xml:space="preserve"> of macroalgae </w:t>
            </w:r>
            <w:r w:rsidR="05C22339" w:rsidRPr="52CCCAAE">
              <w:rPr>
                <w:rFonts w:ascii="Calibri" w:eastAsia="Times New Roman" w:hAnsi="Calibri" w:cs="Calibri"/>
                <w:color w:val="000000" w:themeColor="text1"/>
                <w:lang w:eastAsia="en-GB"/>
              </w:rPr>
              <w:t xml:space="preserve">in different </w:t>
            </w:r>
            <w:r w:rsidR="759FB2B2" w:rsidRPr="52CCCAAE">
              <w:rPr>
                <w:rFonts w:ascii="Calibri" w:eastAsia="Times New Roman" w:hAnsi="Calibri" w:cs="Calibri"/>
                <w:color w:val="000000" w:themeColor="text1"/>
                <w:lang w:eastAsia="en-GB"/>
              </w:rPr>
              <w:t>cultures.</w:t>
            </w:r>
            <w:r w:rsidR="6B0EA49E" w:rsidRPr="52CCCAAE">
              <w:rPr>
                <w:rFonts w:ascii="Calibri" w:eastAsia="Times New Roman" w:hAnsi="Calibri" w:cs="Calibri"/>
                <w:color w:val="000000" w:themeColor="text1"/>
                <w:lang w:eastAsia="en-GB"/>
              </w:rPr>
              <w:t xml:space="preserve"> </w:t>
            </w:r>
            <w:r w:rsidR="42DC1A43" w:rsidRPr="52CCCAAE">
              <w:rPr>
                <w:rFonts w:ascii="Calibri" w:eastAsia="Times New Roman" w:hAnsi="Calibri" w:cs="Calibri"/>
                <w:color w:val="000000" w:themeColor="text1"/>
                <w:lang w:eastAsia="en-GB"/>
              </w:rPr>
              <w:t>These could include floating macroalgae.</w:t>
            </w:r>
          </w:p>
        </w:tc>
        <w:tc>
          <w:tcPr>
            <w:tcW w:w="3686" w:type="dxa"/>
            <w:shd w:val="clear" w:color="auto" w:fill="auto"/>
          </w:tcPr>
          <w:p w14:paraId="483E6CA4" w14:textId="670E8B80" w:rsidR="00EF6538" w:rsidRPr="00285D64" w:rsidRDefault="00EF6538" w:rsidP="00EF6538">
            <w:pPr>
              <w:spacing w:after="0" w:line="240" w:lineRule="auto"/>
              <w:rPr>
                <w:rFonts w:ascii="Calibri" w:eastAsia="Times New Roman" w:hAnsi="Calibri" w:cs="Calibri"/>
                <w:b/>
                <w:bCs/>
                <w:color w:val="000000"/>
                <w:sz w:val="16"/>
                <w:szCs w:val="16"/>
                <w:lang w:eastAsia="en-GB"/>
              </w:rPr>
            </w:pPr>
            <w:r>
              <w:rPr>
                <w:rFonts w:ascii="Calibri" w:eastAsia="Times New Roman" w:hAnsi="Calibri" w:cs="Calibri"/>
                <w:color w:val="000000"/>
                <w:lang w:eastAsia="en-GB"/>
              </w:rPr>
              <w:t xml:space="preserve">Sacred/Religious aspects do not necessarily have </w:t>
            </w:r>
            <w:r w:rsidRPr="00CB5EB6">
              <w:rPr>
                <w:rFonts w:ascii="Calibri" w:eastAsia="Times New Roman" w:hAnsi="Calibri" w:cs="Calibri"/>
                <w:color w:val="000000"/>
                <w:lang w:eastAsia="en-GB"/>
              </w:rPr>
              <w:t>a relationship</w:t>
            </w:r>
            <w:r>
              <w:rPr>
                <w:rFonts w:ascii="Calibri" w:eastAsia="Times New Roman" w:hAnsi="Calibri" w:cs="Calibri"/>
                <w:color w:val="000000"/>
                <w:lang w:eastAsia="en-GB"/>
              </w:rPr>
              <w:t xml:space="preserve"> with current ecosystem state, but supply of the service may be impacted by loss of important species. We assign this service an indirect link because the service is associated with particular practices or location specific beliefs and the contribution to these is likely to be supplied in areas assessible to people, such as coastal areas, and not directly in the open ocean. </w:t>
            </w:r>
          </w:p>
        </w:tc>
        <w:tc>
          <w:tcPr>
            <w:tcW w:w="1195" w:type="dxa"/>
          </w:tcPr>
          <w:p w14:paraId="4817D9AE" w14:textId="5A84B312"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ctual use</w:t>
            </w:r>
          </w:p>
        </w:tc>
      </w:tr>
      <w:tr w:rsidR="00EF6538" w:rsidRPr="00285D64" w14:paraId="168493D6" w14:textId="5606D561" w:rsidTr="007A7D87">
        <w:trPr>
          <w:trHeight w:val="465"/>
        </w:trPr>
        <w:tc>
          <w:tcPr>
            <w:tcW w:w="1838" w:type="dxa"/>
            <w:shd w:val="clear" w:color="auto" w:fill="DBDBDB" w:themeFill="accent3" w:themeFillTint="66"/>
            <w:hideMark/>
          </w:tcPr>
          <w:p w14:paraId="119D010A"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Existence</w:t>
            </w:r>
          </w:p>
          <w:p w14:paraId="46B0C85C" w14:textId="31BA9EB4" w:rsidR="00EF6538" w:rsidRPr="00285D64" w:rsidRDefault="4561859D"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23D96801" w14:textId="62752131" w:rsidR="00EF6538" w:rsidRPr="00285D64" w:rsidRDefault="4561859D"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0AB6DDC7" w14:textId="054D478B" w:rsidR="00EF6538" w:rsidRPr="00285D64" w:rsidRDefault="00EF6538" w:rsidP="52CCCAAE">
            <w:pPr>
              <w:spacing w:after="0" w:line="240" w:lineRule="auto"/>
              <w:rPr>
                <w:rFonts w:ascii="Calibri" w:eastAsia="Times New Roman" w:hAnsi="Calibri" w:cs="Calibri"/>
                <w:color w:val="000000"/>
                <w:u w:val="single"/>
                <w:lang w:eastAsia="en-GB"/>
              </w:rPr>
            </w:pPr>
          </w:p>
        </w:tc>
        <w:tc>
          <w:tcPr>
            <w:tcW w:w="7229" w:type="dxa"/>
            <w:shd w:val="clear" w:color="auto" w:fill="auto"/>
            <w:noWrap/>
            <w:hideMark/>
          </w:tcPr>
          <w:p w14:paraId="2466CAF3" w14:textId="2C30A711" w:rsidR="00EF6538" w:rsidRPr="00285D64" w:rsidRDefault="00EF6538" w:rsidP="00EF6538">
            <w:pPr>
              <w:spacing w:after="0" w:line="240" w:lineRule="auto"/>
              <w:rPr>
                <w:rFonts w:ascii="Calibri" w:eastAsia="Times New Roman" w:hAnsi="Calibri" w:cs="Calibri"/>
                <w:color w:val="000000"/>
                <w:lang w:eastAsia="en-GB"/>
              </w:rPr>
            </w:pPr>
            <w:r w:rsidRPr="52CCCAAE">
              <w:rPr>
                <w:rFonts w:ascii="Calibri" w:eastAsia="Times New Roman" w:hAnsi="Calibri" w:cs="Calibri"/>
                <w:color w:val="000000" w:themeColor="text1"/>
                <w:lang w:eastAsia="en-GB"/>
              </w:rPr>
              <w:t>Biodiversity of the neuston intrinsically has value simply by virtue of its existence where people appreciate that it is there, even if they never have any use for it.</w:t>
            </w:r>
          </w:p>
        </w:tc>
        <w:tc>
          <w:tcPr>
            <w:tcW w:w="3686" w:type="dxa"/>
            <w:shd w:val="clear" w:color="auto" w:fill="auto"/>
          </w:tcPr>
          <w:p w14:paraId="694EB7C8" w14:textId="1286A33E"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he impact on this service is from a loss of biodiversity.</w:t>
            </w:r>
          </w:p>
        </w:tc>
        <w:tc>
          <w:tcPr>
            <w:tcW w:w="1195" w:type="dxa"/>
          </w:tcPr>
          <w:p w14:paraId="5F34DD07" w14:textId="476389FC"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r w:rsidR="00EF6538" w:rsidRPr="00285D64" w14:paraId="168978CA" w14:textId="0A1039E0" w:rsidTr="007A7D87">
        <w:trPr>
          <w:trHeight w:val="315"/>
        </w:trPr>
        <w:tc>
          <w:tcPr>
            <w:tcW w:w="1838" w:type="dxa"/>
            <w:shd w:val="clear" w:color="auto" w:fill="DBDBDB" w:themeFill="accent3" w:themeFillTint="66"/>
            <w:hideMark/>
          </w:tcPr>
          <w:p w14:paraId="363FC662" w14:textId="77777777" w:rsidR="00EF6538" w:rsidRDefault="00EF6538"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b/>
                <w:bCs/>
                <w:color w:val="000000" w:themeColor="text1"/>
                <w:sz w:val="20"/>
                <w:szCs w:val="20"/>
                <w:lang w:eastAsia="en-GB"/>
              </w:rPr>
              <w:t>C: Bequest</w:t>
            </w:r>
          </w:p>
          <w:p w14:paraId="3D08C0BC" w14:textId="31BA9EB4" w:rsidR="00EF6538" w:rsidRPr="00285D64" w:rsidRDefault="0062A616" w:rsidP="52CCCAAE">
            <w:pPr>
              <w:spacing w:after="0" w:line="240" w:lineRule="auto"/>
              <w:rPr>
                <w:rFonts w:ascii="Calibri" w:eastAsia="Times New Roman" w:hAnsi="Calibri" w:cs="Calibri"/>
                <w:color w:val="000000" w:themeColor="text1"/>
                <w:u w:val="single"/>
                <w:lang w:eastAsia="en-GB"/>
              </w:rPr>
            </w:pPr>
            <w:r w:rsidRPr="52CCCAAE">
              <w:rPr>
                <w:rFonts w:ascii="Calibri" w:eastAsia="Times New Roman" w:hAnsi="Calibri" w:cs="Calibri"/>
                <w:color w:val="000000" w:themeColor="text1"/>
                <w:u w:val="single"/>
                <w:lang w:eastAsia="en-GB"/>
              </w:rPr>
              <w:t>Direct link</w:t>
            </w:r>
          </w:p>
          <w:p w14:paraId="06B91814" w14:textId="5B5F29D9" w:rsidR="00EF6538" w:rsidRPr="00285D64" w:rsidRDefault="0062A616" w:rsidP="52CCCAAE">
            <w:pPr>
              <w:spacing w:after="0" w:line="240" w:lineRule="auto"/>
              <w:rPr>
                <w:rFonts w:ascii="Calibri" w:eastAsia="Times New Roman" w:hAnsi="Calibri" w:cs="Calibri"/>
                <w:i/>
                <w:iCs/>
                <w:color w:val="000000" w:themeColor="text1"/>
                <w:lang w:eastAsia="en-GB"/>
              </w:rPr>
            </w:pPr>
            <w:r w:rsidRPr="52CCCAAE">
              <w:rPr>
                <w:rFonts w:ascii="Calibri" w:eastAsia="Times New Roman" w:hAnsi="Calibri" w:cs="Calibri"/>
                <w:i/>
                <w:iCs/>
                <w:color w:val="000000" w:themeColor="text1"/>
                <w:lang w:eastAsia="en-GB"/>
              </w:rPr>
              <w:t xml:space="preserve">Macroalgae, </w:t>
            </w:r>
            <w:proofErr w:type="spellStart"/>
            <w:r w:rsidR="00D662D1">
              <w:rPr>
                <w:i/>
              </w:rPr>
              <w:t>Z</w:t>
            </w:r>
            <w:r w:rsidR="00D662D1" w:rsidRPr="00D662D1">
              <w:rPr>
                <w:i/>
              </w:rPr>
              <w:t>ooneuston</w:t>
            </w:r>
            <w:proofErr w:type="spellEnd"/>
          </w:p>
          <w:p w14:paraId="77283E1F" w14:textId="6983D6DF" w:rsidR="00EF6538" w:rsidRPr="00285D64" w:rsidRDefault="00AB5236" w:rsidP="00EF6538">
            <w:pPr>
              <w:spacing w:after="0" w:line="240" w:lineRule="auto"/>
              <w:rPr>
                <w:rFonts w:ascii="Calibri" w:eastAsia="Times New Roman" w:hAnsi="Calibri" w:cs="Calibri"/>
                <w:b/>
                <w:bCs/>
                <w:color w:val="000000"/>
                <w:sz w:val="20"/>
                <w:szCs w:val="20"/>
                <w:lang w:eastAsia="en-GB"/>
              </w:rPr>
            </w:pPr>
            <w:r w:rsidRPr="52CCCAAE">
              <w:rPr>
                <w:rFonts w:ascii="Calibri" w:eastAsia="Times New Roman" w:hAnsi="Calibri" w:cs="Calibri"/>
                <w:color w:val="000000" w:themeColor="text1"/>
                <w:u w:val="single"/>
                <w:lang w:eastAsia="en-GB"/>
              </w:rPr>
              <w:t xml:space="preserve"> </w:t>
            </w:r>
          </w:p>
        </w:tc>
        <w:tc>
          <w:tcPr>
            <w:tcW w:w="7229" w:type="dxa"/>
            <w:shd w:val="clear" w:color="auto" w:fill="auto"/>
            <w:noWrap/>
            <w:hideMark/>
          </w:tcPr>
          <w:p w14:paraId="5DE4331B" w14:textId="0E9EA040"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iodiversity of the neuston has bequest value when people want to protect its existence for future generations, a moral/ethical perspective, or belief. This can be carried out actively through protecting species or habitats in some way.</w:t>
            </w:r>
          </w:p>
        </w:tc>
        <w:tc>
          <w:tcPr>
            <w:tcW w:w="3686" w:type="dxa"/>
            <w:shd w:val="clear" w:color="auto" w:fill="auto"/>
          </w:tcPr>
          <w:p w14:paraId="2CE1EEDC" w14:textId="03D12BBC" w:rsidR="00EF6538" w:rsidRPr="00285D64"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he impact on this service be from a loss of biodiversity.</w:t>
            </w:r>
          </w:p>
        </w:tc>
        <w:tc>
          <w:tcPr>
            <w:tcW w:w="1195" w:type="dxa"/>
          </w:tcPr>
          <w:p w14:paraId="2B89022B" w14:textId="36B0F48C" w:rsidR="00EF6538" w:rsidRDefault="00EF6538" w:rsidP="00EF6538">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Function</w:t>
            </w:r>
          </w:p>
        </w:tc>
      </w:tr>
    </w:tbl>
    <w:p w14:paraId="32EB9907" w14:textId="4CD30E03" w:rsidR="00FC1F98" w:rsidRDefault="00FB4415">
      <w:r w:rsidRPr="00116BC7">
        <w:rPr>
          <w:vertAlign w:val="superscript"/>
        </w:rPr>
        <w:t>1</w:t>
      </w:r>
      <w:r>
        <w:t xml:space="preserve">Marine ecosystem services not supplied by the neuston include: </w:t>
      </w:r>
      <w:r w:rsidR="00EA45F4">
        <w:t>Plant and algal seafood from aquaculture; Animal seafood from aquaculture; Plant and algal-based biofuels; Animal-based biofuels; Flood protection.</w:t>
      </w:r>
    </w:p>
    <w:p w14:paraId="6F839524" w14:textId="553CA45B" w:rsidR="00D662D1" w:rsidRDefault="00D662D1">
      <w:r>
        <w:br w:type="page"/>
      </w:r>
    </w:p>
    <w:p w14:paraId="127A1506" w14:textId="77777777" w:rsidR="006C27EE" w:rsidRDefault="006C27EE" w:rsidP="006C27EE"/>
    <w:p w14:paraId="20C300A1" w14:textId="4F1584D3" w:rsidR="00D662D1" w:rsidRDefault="00D662D1" w:rsidP="006C27EE">
      <w:r w:rsidRPr="00D662D1">
        <w:rPr>
          <w:b/>
        </w:rPr>
        <w:t>Table S2</w:t>
      </w:r>
      <w:r w:rsidRPr="00D662D1">
        <w:t xml:space="preserve"> Summary matrix of ecosystem services (ecological and societal benefits of neuston) provided by the </w:t>
      </w:r>
      <w:proofErr w:type="spellStart"/>
      <w:r w:rsidRPr="00D662D1">
        <w:t>zooneuston</w:t>
      </w:r>
      <w:proofErr w:type="spellEnd"/>
      <w:r w:rsidRPr="00D662D1">
        <w:t xml:space="preserve"> and macroalgae found on the ocean surface i.e. the neuston. There are three types of service: Provisioning, Regulation and maintenance, and Cultural. Definitions of the services are derived from (Culhane et al., 2019). Links can be direct or indirect (see methods in main text), for further explanations of links see Table S1.</w:t>
      </w:r>
    </w:p>
    <w:p w14:paraId="42731D6D" w14:textId="5F16E9C4" w:rsidR="00D662D1" w:rsidRDefault="00D662D1" w:rsidP="00D662D1">
      <w:r>
        <w:object w:dxaOrig="8602" w:dyaOrig="9878" w14:anchorId="0994DD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374.5pt" o:ole="">
            <v:imagedata r:id="rId11" o:title=""/>
          </v:shape>
          <o:OLEObject Type="Embed" ProgID="Excel.Sheet.12" ShapeID="_x0000_i1025" DrawAspect="Content" ObjectID="_1741417490" r:id="rId12"/>
        </w:object>
      </w:r>
      <w:r>
        <w:t xml:space="preserve"> </w:t>
      </w:r>
      <w:r>
        <w:object w:dxaOrig="2689" w:dyaOrig="1179" w14:anchorId="2F008821">
          <v:shape id="_x0000_i1026" type="#_x0000_t75" style="width:151.5pt;height:65pt" o:ole="">
            <v:imagedata r:id="rId13" o:title=""/>
          </v:shape>
          <o:OLEObject Type="Embed" ProgID="Excel.Sheet.12" ShapeID="_x0000_i1026" DrawAspect="Content" ObjectID="_1741417491" r:id="rId14"/>
        </w:object>
      </w:r>
    </w:p>
    <w:p w14:paraId="2D17D353" w14:textId="0612D56C" w:rsidR="00A829A6" w:rsidRDefault="00A829A6" w:rsidP="006C27EE"/>
    <w:p w14:paraId="179E35B4" w14:textId="28759C07" w:rsidR="000C7FCE" w:rsidRDefault="000C7FCE" w:rsidP="006C27EE">
      <w:r>
        <w:t>References</w:t>
      </w:r>
    </w:p>
    <w:p w14:paraId="07EFF4D4" w14:textId="527ACAD4" w:rsidR="00B63922" w:rsidRPr="00B63922" w:rsidRDefault="00FC1F98" w:rsidP="00B63922">
      <w:pPr>
        <w:pStyle w:val="EndNoteBibliography"/>
        <w:spacing w:after="0"/>
        <w:ind w:left="720" w:hanging="720"/>
      </w:pPr>
      <w:r>
        <w:fldChar w:fldCharType="begin"/>
      </w:r>
      <w:r>
        <w:instrText xml:space="preserve"> ADDIN EN.REFLIST </w:instrText>
      </w:r>
      <w:r>
        <w:fldChar w:fldCharType="separate"/>
      </w:r>
      <w:r w:rsidR="00B63922" w:rsidRPr="00B63922">
        <w:t xml:space="preserve">ATWELL, C. 2011. </w:t>
      </w:r>
      <w:r w:rsidR="00B63922" w:rsidRPr="00B63922">
        <w:rPr>
          <w:i/>
        </w:rPr>
        <w:t xml:space="preserve">Mulch to gain from Sargassum </w:t>
      </w:r>
      <w:r w:rsidR="00B63922" w:rsidRPr="00B63922">
        <w:t xml:space="preserve">[Online]. Nation News. Available: </w:t>
      </w:r>
      <w:hyperlink r:id="rId15" w:history="1">
        <w:r w:rsidR="00B63922" w:rsidRPr="00B63922">
          <w:rPr>
            <w:rStyle w:val="Hyperlink"/>
          </w:rPr>
          <w:t>https://www.nationnews.com/nationnews/news/1816/mulch-gain-sargassum</w:t>
        </w:r>
      </w:hyperlink>
      <w:r w:rsidR="00B63922" w:rsidRPr="00B63922">
        <w:t xml:space="preserve"> [Accessed 29 July 2020].</w:t>
      </w:r>
    </w:p>
    <w:p w14:paraId="2DCE7EF3" w14:textId="77777777" w:rsidR="00B63922" w:rsidRPr="00B63922" w:rsidRDefault="00B63922" w:rsidP="00B63922">
      <w:pPr>
        <w:pStyle w:val="EndNoteBibliography"/>
        <w:spacing w:after="0"/>
        <w:ind w:left="720" w:hanging="720"/>
      </w:pPr>
      <w:r w:rsidRPr="00B63922">
        <w:t xml:space="preserve">BAKER, P., MINZLAFF, U., SCHOENLE, A., SCHWABE, E., HOHLFELD, M., JEUCK, A., BRENKE, N., PRAUSSE, D., ROTHENBECK, M., BRIX, S., FRUTOS, I., JÖRGER, K. M., NEUSSER, T. P., KOPPELMANN, R., DEVEY, C., BRANDT, A. &amp; ARNDT, H. 2018. Potential contribution of surface-dwelling Sargassum algae to deep-sea ecosystems in the southern North Atlantic. </w:t>
      </w:r>
      <w:r w:rsidRPr="00B63922">
        <w:rPr>
          <w:i/>
        </w:rPr>
        <w:t>Deep Sea Research Part II: Topical Studies in Oceanography,</w:t>
      </w:r>
      <w:r w:rsidRPr="00B63922">
        <w:t xml:space="preserve"> 148</w:t>
      </w:r>
      <w:r w:rsidRPr="00B63922">
        <w:rPr>
          <w:b/>
        </w:rPr>
        <w:t>,</w:t>
      </w:r>
      <w:r w:rsidRPr="00B63922">
        <w:t xml:space="preserve"> 21-34.</w:t>
      </w:r>
    </w:p>
    <w:p w14:paraId="1D21EA5A" w14:textId="77777777" w:rsidR="00B63922" w:rsidRPr="00B63922" w:rsidRDefault="00B63922" w:rsidP="00B63922">
      <w:pPr>
        <w:pStyle w:val="EndNoteBibliography"/>
        <w:spacing w:after="0"/>
        <w:ind w:left="720" w:hanging="720"/>
      </w:pPr>
      <w:r w:rsidRPr="00B63922">
        <w:t xml:space="preserve">BETTI, F., BAVESTRELLO, G., BO, M., COPPARI, M., ENRICHETTI, F., MANUELE, M. &amp; CATTANEO-VIETTI, R. 2017. Exceptional strandings of the purple snail Janthina pallida Thompson, 1840 (Gastropoda: Epitoniidae) and first record of an alien goose barnacle along the Ligurian coast (western Mediterranean Sea). </w:t>
      </w:r>
      <w:r w:rsidRPr="00B63922">
        <w:rPr>
          <w:i/>
        </w:rPr>
        <w:t>The European Zoological Journal,</w:t>
      </w:r>
      <w:r w:rsidRPr="00B63922">
        <w:t xml:space="preserve"> 84</w:t>
      </w:r>
      <w:r w:rsidRPr="00B63922">
        <w:rPr>
          <w:b/>
        </w:rPr>
        <w:t>,</w:t>
      </w:r>
      <w:r w:rsidRPr="00B63922">
        <w:t xml:space="preserve"> 488-495.</w:t>
      </w:r>
    </w:p>
    <w:p w14:paraId="10269614" w14:textId="77777777" w:rsidR="00B63922" w:rsidRPr="00B63922" w:rsidRDefault="00B63922" w:rsidP="00B63922">
      <w:pPr>
        <w:pStyle w:val="EndNoteBibliography"/>
        <w:spacing w:after="0"/>
        <w:ind w:left="720" w:hanging="720"/>
      </w:pPr>
      <w:r w:rsidRPr="00B63922">
        <w:t xml:space="preserve">BIERI, R. 1966. Feeding preferences and rates of the snail, </w:t>
      </w:r>
      <w:r w:rsidRPr="00B63922">
        <w:rPr>
          <w:i/>
        </w:rPr>
        <w:t xml:space="preserve"> Ianthina prolongata</w:t>
      </w:r>
      <w:r w:rsidRPr="00B63922">
        <w:t xml:space="preserve">, the barnacle, </w:t>
      </w:r>
      <w:r w:rsidRPr="00B63922">
        <w:rPr>
          <w:i/>
        </w:rPr>
        <w:t>Lepas anserifera</w:t>
      </w:r>
      <w:r w:rsidRPr="00B63922">
        <w:t xml:space="preserve">, the nudibranchs, </w:t>
      </w:r>
      <w:r w:rsidRPr="00B63922">
        <w:rPr>
          <w:i/>
        </w:rPr>
        <w:t xml:space="preserve">Glaucus atlanticus </w:t>
      </w:r>
      <w:r w:rsidRPr="00B63922">
        <w:t xml:space="preserve">and </w:t>
      </w:r>
      <w:r w:rsidRPr="00B63922">
        <w:rPr>
          <w:i/>
        </w:rPr>
        <w:t>Fiona Pinnata</w:t>
      </w:r>
      <w:r w:rsidRPr="00B63922">
        <w:t xml:space="preserve">, and the food web in the marine neuston. </w:t>
      </w:r>
      <w:r w:rsidRPr="00B63922">
        <w:rPr>
          <w:i/>
        </w:rPr>
        <w:t>Publications of the Seto Marine Biological Laboratory,</w:t>
      </w:r>
      <w:r w:rsidRPr="00B63922">
        <w:t xml:space="preserve"> 14</w:t>
      </w:r>
      <w:r w:rsidRPr="00B63922">
        <w:rPr>
          <w:b/>
        </w:rPr>
        <w:t>,</w:t>
      </w:r>
      <w:r w:rsidRPr="00B63922">
        <w:t xml:space="preserve"> 161-170.</w:t>
      </w:r>
    </w:p>
    <w:p w14:paraId="54286E34" w14:textId="01E3CF9B" w:rsidR="00B63922" w:rsidRPr="00B63922" w:rsidRDefault="00B63922" w:rsidP="00B63922">
      <w:pPr>
        <w:pStyle w:val="EndNoteBibliography"/>
        <w:spacing w:after="0"/>
        <w:ind w:left="720" w:hanging="720"/>
      </w:pPr>
      <w:r w:rsidRPr="00B63922">
        <w:t xml:space="preserve">BJORK. 2017. </w:t>
      </w:r>
      <w:r w:rsidRPr="00B63922">
        <w:rPr>
          <w:i/>
        </w:rPr>
        <w:t xml:space="preserve">Utopia </w:t>
      </w:r>
      <w:r w:rsidRPr="00B63922">
        <w:t xml:space="preserve">[Online]. YouTube. Available: </w:t>
      </w:r>
      <w:hyperlink r:id="rId16" w:history="1">
        <w:r w:rsidRPr="00B63922">
          <w:rPr>
            <w:rStyle w:val="Hyperlink"/>
          </w:rPr>
          <w:t>https://www.youtube.com/watch?v=Sqbv7cCM5AI</w:t>
        </w:r>
      </w:hyperlink>
      <w:r w:rsidRPr="00B63922">
        <w:t xml:space="preserve"> [Accessed 10 February 2020].</w:t>
      </w:r>
    </w:p>
    <w:p w14:paraId="16A13A70" w14:textId="77777777" w:rsidR="00B63922" w:rsidRPr="00B63922" w:rsidRDefault="00B63922" w:rsidP="00B63922">
      <w:pPr>
        <w:pStyle w:val="EndNoteBibliography"/>
        <w:spacing w:after="0"/>
        <w:ind w:left="720" w:hanging="720"/>
      </w:pPr>
      <w:r w:rsidRPr="00B63922">
        <w:t xml:space="preserve">BREKHMAN, I. I., GOLOTIN, V. G., GONENKO, V. A., MOLOKOVA, L. P. &amp; KHASINA, E. I. 1981. Antioxidant activity of neuston and plankton extracts from vostok bay, sea of Japan. </w:t>
      </w:r>
      <w:r w:rsidRPr="00B63922">
        <w:rPr>
          <w:i/>
        </w:rPr>
        <w:t>Comparative Biochemistry and Physiology Part B: Comparative Biochemistry,</w:t>
      </w:r>
      <w:r w:rsidRPr="00B63922">
        <w:t xml:space="preserve"> 70</w:t>
      </w:r>
      <w:r w:rsidRPr="00B63922">
        <w:rPr>
          <w:b/>
        </w:rPr>
        <w:t>,</w:t>
      </w:r>
      <w:r w:rsidRPr="00B63922">
        <w:t xml:space="preserve"> 381-383.</w:t>
      </w:r>
    </w:p>
    <w:p w14:paraId="4B2BF596" w14:textId="77777777" w:rsidR="00B63922" w:rsidRPr="00B63922" w:rsidRDefault="00B63922" w:rsidP="00B63922">
      <w:pPr>
        <w:pStyle w:val="EndNoteBibliography"/>
        <w:spacing w:after="0"/>
        <w:ind w:left="720" w:hanging="720"/>
      </w:pPr>
      <w:r w:rsidRPr="00B63922">
        <w:t xml:space="preserve">BUCKMAN, K. L., LANE, O., KOTNIK, J., BRATKIC, A., SPROVIERI, F., HORVAT, M., PIRRONE, N., EVERS, D. C. &amp; CHEN, C. Y. 2018. Spatial and taxonomic variation of mercury concentration in low trophic level fauna from the Mediterranean Sea. </w:t>
      </w:r>
      <w:r w:rsidRPr="00B63922">
        <w:rPr>
          <w:i/>
        </w:rPr>
        <w:t>Ecotoxicology,</w:t>
      </w:r>
      <w:r w:rsidRPr="00B63922">
        <w:t xml:space="preserve"> 27</w:t>
      </w:r>
      <w:r w:rsidRPr="00B63922">
        <w:rPr>
          <w:b/>
        </w:rPr>
        <w:t>,</w:t>
      </w:r>
      <w:r w:rsidRPr="00B63922">
        <w:t xml:space="preserve"> 1341-1352.</w:t>
      </w:r>
    </w:p>
    <w:p w14:paraId="0C06D956" w14:textId="4216631A" w:rsidR="00B63922" w:rsidRPr="00B63922" w:rsidRDefault="00B63922" w:rsidP="00B63922">
      <w:pPr>
        <w:pStyle w:val="EndNoteBibliography"/>
        <w:spacing w:after="0"/>
        <w:ind w:left="720" w:hanging="720"/>
      </w:pPr>
      <w:r w:rsidRPr="00B63922">
        <w:t xml:space="preserve">CARIBBEAN ALLIANCE FOR SUSTAINABLE TOURISM. 2015. </w:t>
      </w:r>
      <w:r w:rsidRPr="00B63922">
        <w:rPr>
          <w:i/>
        </w:rPr>
        <w:t xml:space="preserve">Sargassum: A resource guide for the Caribbean </w:t>
      </w:r>
      <w:r w:rsidRPr="00B63922">
        <w:t xml:space="preserve">[Online]. Barbados: Atlantis Submarines. Available: </w:t>
      </w:r>
      <w:hyperlink r:id="rId17" w:history="1">
        <w:r w:rsidRPr="00B63922">
          <w:rPr>
            <w:rStyle w:val="Hyperlink"/>
          </w:rPr>
          <w:t>https://www.barbados.atlantissubmarines.com/upimages/articles/document/1527150332Sargassum-Resource-Guide-For-the-Caribbean.pdf</w:t>
        </w:r>
      </w:hyperlink>
      <w:r w:rsidRPr="00B63922">
        <w:t xml:space="preserve"> [Accessed July 27 2020].</w:t>
      </w:r>
    </w:p>
    <w:p w14:paraId="29DB5ED2" w14:textId="77777777" w:rsidR="00B63922" w:rsidRPr="00B63922" w:rsidRDefault="00B63922" w:rsidP="00B63922">
      <w:pPr>
        <w:pStyle w:val="EndNoteBibliography"/>
        <w:spacing w:after="0"/>
        <w:ind w:left="720" w:hanging="720"/>
      </w:pPr>
      <w:r w:rsidRPr="00B63922">
        <w:t xml:space="preserve">CASAZZA, T. &amp; ROSS, S. 2008. Fishes associated with pelagic Sargassum and open water lacking Sargassum in the Gulf Stream off North Carolina. </w:t>
      </w:r>
      <w:r w:rsidRPr="00B63922">
        <w:rPr>
          <w:i/>
        </w:rPr>
        <w:t>Fishery Bulletin,</w:t>
      </w:r>
      <w:r w:rsidRPr="00B63922">
        <w:t xml:space="preserve"> 106.</w:t>
      </w:r>
    </w:p>
    <w:p w14:paraId="7C9F3958" w14:textId="77777777" w:rsidR="00B63922" w:rsidRPr="00B63922" w:rsidRDefault="00B63922" w:rsidP="00B63922">
      <w:pPr>
        <w:pStyle w:val="EndNoteBibliography"/>
        <w:spacing w:after="0"/>
        <w:ind w:left="720" w:hanging="720"/>
      </w:pPr>
      <w:r w:rsidRPr="00B63922">
        <w:t xml:space="preserve">CECI, L. 1975. Fish Fertilizer: A native North American practice? </w:t>
      </w:r>
      <w:r w:rsidRPr="00B63922">
        <w:rPr>
          <w:i/>
        </w:rPr>
        <w:t>Science,</w:t>
      </w:r>
      <w:r w:rsidRPr="00B63922">
        <w:t xml:space="preserve"> 188</w:t>
      </w:r>
      <w:r w:rsidRPr="00B63922">
        <w:rPr>
          <w:b/>
        </w:rPr>
        <w:t>,</w:t>
      </w:r>
      <w:r w:rsidRPr="00B63922">
        <w:t xml:space="preserve"> 26-30.</w:t>
      </w:r>
    </w:p>
    <w:p w14:paraId="451FEB86" w14:textId="77777777" w:rsidR="00B63922" w:rsidRPr="00B63922" w:rsidRDefault="00B63922" w:rsidP="00B63922">
      <w:pPr>
        <w:pStyle w:val="EndNoteBibliography"/>
        <w:spacing w:after="0"/>
        <w:ind w:left="720" w:hanging="720"/>
      </w:pPr>
      <w:r w:rsidRPr="00B63922">
        <w:t xml:space="preserve">CHENG, L. 1985. Biology of </w:t>
      </w:r>
      <w:r w:rsidRPr="00B63922">
        <w:rPr>
          <w:i/>
        </w:rPr>
        <w:t>Halobates</w:t>
      </w:r>
      <w:r w:rsidRPr="00B63922">
        <w:t xml:space="preserve"> (Heteroptera: Gerridae). </w:t>
      </w:r>
      <w:r w:rsidRPr="00B63922">
        <w:rPr>
          <w:i/>
        </w:rPr>
        <w:t>Annual Review of Entomology,</w:t>
      </w:r>
      <w:r w:rsidRPr="00B63922">
        <w:t xml:space="preserve"> 30</w:t>
      </w:r>
      <w:r w:rsidRPr="00B63922">
        <w:rPr>
          <w:b/>
        </w:rPr>
        <w:t>,</w:t>
      </w:r>
      <w:r w:rsidRPr="00B63922">
        <w:t xml:space="preserve"> 111-135.</w:t>
      </w:r>
    </w:p>
    <w:p w14:paraId="185D89DF" w14:textId="77777777" w:rsidR="00B63922" w:rsidRPr="00B63922" w:rsidRDefault="00B63922" w:rsidP="00B63922">
      <w:pPr>
        <w:pStyle w:val="EndNoteBibliography"/>
        <w:spacing w:after="0"/>
        <w:ind w:left="720" w:hanging="720"/>
      </w:pPr>
      <w:r w:rsidRPr="00B63922">
        <w:t>CULHANE, F., FRID, C. L. J., ROYO-GELABERT, E. &amp; ROBINSON, L. 2019. EU policy-based assessment of the capacity of marine ecosystems to supply ecosystem services. ETC/ICM Technical Report 2/2019: European Topic Centre on Inland, Coastal and Marine Waters, 269 pp.</w:t>
      </w:r>
    </w:p>
    <w:p w14:paraId="24A4E639" w14:textId="77777777" w:rsidR="00B63922" w:rsidRPr="00B63922" w:rsidRDefault="00B63922" w:rsidP="00B63922">
      <w:pPr>
        <w:pStyle w:val="EndNoteBibliography"/>
        <w:spacing w:after="0"/>
        <w:ind w:left="720" w:hanging="720"/>
      </w:pPr>
      <w:r w:rsidRPr="00B63922">
        <w:t xml:space="preserve">D’AMBRA, I., GRAHAM, W. M., CARMICHAEL, R. H. &amp; HERNANDEZ, F. J. 2015. Fish rely on scyphozoan hosts as a primary food source: evidence from stable isotope analysis. </w:t>
      </w:r>
      <w:r w:rsidRPr="00B63922">
        <w:rPr>
          <w:i/>
        </w:rPr>
        <w:t>Marine Biology,</w:t>
      </w:r>
      <w:r w:rsidRPr="00B63922">
        <w:t xml:space="preserve"> 162</w:t>
      </w:r>
      <w:r w:rsidRPr="00B63922">
        <w:rPr>
          <w:b/>
        </w:rPr>
        <w:t>,</w:t>
      </w:r>
      <w:r w:rsidRPr="00B63922">
        <w:t xml:space="preserve"> 247-252.</w:t>
      </w:r>
    </w:p>
    <w:p w14:paraId="4C757BC2" w14:textId="77777777" w:rsidR="00B63922" w:rsidRPr="00B63922" w:rsidRDefault="00B63922" w:rsidP="00B63922">
      <w:pPr>
        <w:pStyle w:val="EndNoteBibliography"/>
        <w:spacing w:after="0"/>
        <w:ind w:left="720" w:hanging="720"/>
      </w:pPr>
      <w:r w:rsidRPr="00B63922">
        <w:t xml:space="preserve">DANDONNEAU, Y., MENKES, C., DUTEIL, O. &amp; GORGUES, T. 2008. Concentration of floating biogenic material in convergence zones. </w:t>
      </w:r>
      <w:r w:rsidRPr="00B63922">
        <w:rPr>
          <w:i/>
        </w:rPr>
        <w:t>Journal of Marine Systems,</w:t>
      </w:r>
      <w:r w:rsidRPr="00B63922">
        <w:t xml:space="preserve"> 69</w:t>
      </w:r>
      <w:r w:rsidRPr="00B63922">
        <w:rPr>
          <w:b/>
        </w:rPr>
        <w:t>,</w:t>
      </w:r>
      <w:r w:rsidRPr="00B63922">
        <w:t xml:space="preserve"> 226-232.</w:t>
      </w:r>
    </w:p>
    <w:p w14:paraId="395FFB82" w14:textId="77777777" w:rsidR="00B63922" w:rsidRPr="00B63922" w:rsidRDefault="00B63922" w:rsidP="00B63922">
      <w:pPr>
        <w:pStyle w:val="EndNoteBibliography"/>
        <w:spacing w:after="0"/>
        <w:ind w:left="720" w:hanging="720"/>
      </w:pPr>
      <w:r w:rsidRPr="00B63922">
        <w:t xml:space="preserve">DAVIS, N. 2013. Hidden beauty of the portuguese man o'war. </w:t>
      </w:r>
      <w:r w:rsidRPr="00B63922">
        <w:rPr>
          <w:i/>
        </w:rPr>
        <w:t>The Observer</w:t>
      </w:r>
      <w:r w:rsidRPr="00B63922">
        <w:t>, 12 October.</w:t>
      </w:r>
    </w:p>
    <w:p w14:paraId="6FA16D09" w14:textId="78027922" w:rsidR="00B63922" w:rsidRPr="00B63922" w:rsidRDefault="00B63922" w:rsidP="00B63922">
      <w:pPr>
        <w:pStyle w:val="EndNoteBibliography"/>
        <w:spacing w:after="0"/>
        <w:ind w:left="720" w:hanging="720"/>
      </w:pPr>
      <w:r w:rsidRPr="00B63922">
        <w:lastRenderedPageBreak/>
        <w:t xml:space="preserve">DEANE, G. 2013. </w:t>
      </w:r>
      <w:r w:rsidRPr="00B63922">
        <w:rPr>
          <w:i/>
        </w:rPr>
        <w:t xml:space="preserve">Sargassum sea vegetatble </w:t>
      </w:r>
      <w:r w:rsidRPr="00B63922">
        <w:t xml:space="preserve">[Online]. Eat the Weeds. Available: </w:t>
      </w:r>
      <w:hyperlink r:id="rId18" w:history="1">
        <w:r w:rsidRPr="00B63922">
          <w:rPr>
            <w:rStyle w:val="Hyperlink"/>
          </w:rPr>
          <w:t>http://www.eattheweeds.com/Sargassum-not-just-for-breakfast-any-more-2/</w:t>
        </w:r>
      </w:hyperlink>
      <w:r w:rsidRPr="00B63922">
        <w:t xml:space="preserve"> [Accessed 25 July 2020].</w:t>
      </w:r>
    </w:p>
    <w:p w14:paraId="68F25A9E" w14:textId="4AA299E5" w:rsidR="00B63922" w:rsidRPr="00B63922" w:rsidRDefault="00B63922" w:rsidP="00B63922">
      <w:pPr>
        <w:pStyle w:val="EndNoteBibliography"/>
        <w:spacing w:after="0"/>
        <w:ind w:left="720" w:hanging="720"/>
      </w:pPr>
      <w:r w:rsidRPr="00B63922">
        <w:t xml:space="preserve">DESIGNCROWD. 2019. </w:t>
      </w:r>
      <w:r w:rsidRPr="00B63922">
        <w:rPr>
          <w:i/>
        </w:rPr>
        <w:t xml:space="preserve">Playful, bold, craft brewery logo design for a company in Australia by Rajitoas </w:t>
      </w:r>
      <w:r w:rsidRPr="00B63922">
        <w:t xml:space="preserve">[Online]. Available: </w:t>
      </w:r>
      <w:hyperlink r:id="rId19" w:history="1">
        <w:r w:rsidRPr="00B63922">
          <w:rPr>
            <w:rStyle w:val="Hyperlink"/>
          </w:rPr>
          <w:t>https://www.designcrowd.com/design/21088605</w:t>
        </w:r>
      </w:hyperlink>
      <w:r w:rsidRPr="00B63922">
        <w:t xml:space="preserve"> [Accessed 14 July 2020].</w:t>
      </w:r>
    </w:p>
    <w:p w14:paraId="6138B01E" w14:textId="77777777" w:rsidR="00B63922" w:rsidRPr="00B63922" w:rsidRDefault="00B63922" w:rsidP="00B63922">
      <w:pPr>
        <w:pStyle w:val="EndNoteBibliography"/>
        <w:spacing w:after="0"/>
        <w:ind w:left="720" w:hanging="720"/>
      </w:pPr>
      <w:r w:rsidRPr="00B63922">
        <w:t xml:space="preserve">DIGIACOMO, P. M., HAMNER, W. M., HAMNER, P. P. &amp; CALDEIRA, R. M. A. 2002. Phalaropes feeding at a coastal front in Santa Monica Bay, California. </w:t>
      </w:r>
      <w:r w:rsidRPr="00B63922">
        <w:rPr>
          <w:i/>
        </w:rPr>
        <w:t>Journal of Marine Systems,</w:t>
      </w:r>
      <w:r w:rsidRPr="00B63922">
        <w:t xml:space="preserve"> 37</w:t>
      </w:r>
      <w:r w:rsidRPr="00B63922">
        <w:rPr>
          <w:b/>
        </w:rPr>
        <w:t>,</w:t>
      </w:r>
      <w:r w:rsidRPr="00B63922">
        <w:t xml:space="preserve"> 199-212.</w:t>
      </w:r>
    </w:p>
    <w:p w14:paraId="49638606" w14:textId="77777777" w:rsidR="00B63922" w:rsidRPr="00B63922" w:rsidRDefault="00B63922" w:rsidP="00B63922">
      <w:pPr>
        <w:pStyle w:val="EndNoteBibliography"/>
        <w:spacing w:after="0"/>
        <w:ind w:left="720" w:hanging="720"/>
      </w:pPr>
      <w:r w:rsidRPr="00B63922">
        <w:t xml:space="preserve">DORWARD, J. &amp; NOSS, A. 2013. Britain falls for the joy of jellied eels. </w:t>
      </w:r>
      <w:r w:rsidRPr="00B63922">
        <w:rPr>
          <w:i/>
        </w:rPr>
        <w:t>The Guardian</w:t>
      </w:r>
      <w:r w:rsidRPr="00B63922">
        <w:t>.</w:t>
      </w:r>
    </w:p>
    <w:p w14:paraId="0B6AF554" w14:textId="77777777" w:rsidR="00B63922" w:rsidRPr="00B63922" w:rsidRDefault="00B63922" w:rsidP="00B63922">
      <w:pPr>
        <w:pStyle w:val="EndNoteBibliography"/>
        <w:spacing w:after="0"/>
        <w:ind w:left="720" w:hanging="720"/>
      </w:pPr>
      <w:r w:rsidRPr="00B63922">
        <w:t xml:space="preserve">DOYLE, T. K., HAYS, G. C., HARROD, C. &amp; HOUGHTON, J. D. R. 2014. Ecological and Societal Benefits of Jellyfish. </w:t>
      </w:r>
      <w:r w:rsidRPr="00B63922">
        <w:rPr>
          <w:i/>
        </w:rPr>
        <w:t>In:</w:t>
      </w:r>
      <w:r w:rsidRPr="00B63922">
        <w:t xml:space="preserve"> PITT, K. A. &amp; LUCAS, C. H. (eds.) </w:t>
      </w:r>
      <w:r w:rsidRPr="00B63922">
        <w:rPr>
          <w:i/>
        </w:rPr>
        <w:t>Jellyfish Blooms.</w:t>
      </w:r>
      <w:r w:rsidRPr="00B63922">
        <w:t xml:space="preserve"> Dordrecht: Springer Netherlands.</w:t>
      </w:r>
    </w:p>
    <w:p w14:paraId="10411F4D" w14:textId="0A9424B5" w:rsidR="00B63922" w:rsidRPr="00B63922" w:rsidRDefault="00B63922" w:rsidP="00B63922">
      <w:pPr>
        <w:pStyle w:val="EndNoteBibliography"/>
        <w:spacing w:after="0"/>
        <w:ind w:left="720" w:hanging="720"/>
      </w:pPr>
      <w:r w:rsidRPr="00B63922">
        <w:t xml:space="preserve">ETSY. 2020. </w:t>
      </w:r>
      <w:r w:rsidRPr="00B63922">
        <w:rPr>
          <w:i/>
        </w:rPr>
        <w:t xml:space="preserve">Etsy </w:t>
      </w:r>
      <w:r w:rsidRPr="00B63922">
        <w:t xml:space="preserve">[Online]. Available: </w:t>
      </w:r>
      <w:hyperlink r:id="rId20" w:history="1">
        <w:r w:rsidRPr="00B63922">
          <w:rPr>
            <w:rStyle w:val="Hyperlink"/>
          </w:rPr>
          <w:t>https://www.etsy.com/</w:t>
        </w:r>
      </w:hyperlink>
      <w:r w:rsidRPr="00B63922">
        <w:t xml:space="preserve"> [Accessed 5 February 2020].</w:t>
      </w:r>
    </w:p>
    <w:p w14:paraId="76EC780A" w14:textId="52871F31" w:rsidR="00B63922" w:rsidRPr="00B63922" w:rsidRDefault="00B63922" w:rsidP="00B63922">
      <w:pPr>
        <w:pStyle w:val="EndNoteBibliography"/>
        <w:spacing w:after="0"/>
        <w:ind w:left="720" w:hanging="720"/>
      </w:pPr>
      <w:r w:rsidRPr="00B63922">
        <w:t xml:space="preserve">EWING-CHOW, D. 2019. </w:t>
      </w:r>
      <w:r w:rsidRPr="00B63922">
        <w:rPr>
          <w:i/>
        </w:rPr>
        <w:t xml:space="preserve">Meet St. Lucia's First Indigenous Biotech Company </w:t>
      </w:r>
      <w:r w:rsidRPr="00B63922">
        <w:t xml:space="preserve">[Online]. Frobes. Available: </w:t>
      </w:r>
      <w:hyperlink r:id="rId21" w:anchor=":~:text=Algas%20Organics'%20flagship%20product%2C%20Algas,every%20pound%20of%20Sargassum%20seaweed" w:history="1">
        <w:r w:rsidRPr="00B63922">
          <w:rPr>
            <w:rStyle w:val="Hyperlink"/>
          </w:rPr>
          <w:t>https://www.forbes.com/sites/daphneewingchow/2019/02/01/meet-the-caribbeans-first-indigenous-biotech-company/#:~:text=Algas%20Organics'%20flagship%20product%2C%20Algas,every%20pound%20of%20Sargassum%20seaweed</w:t>
        </w:r>
      </w:hyperlink>
      <w:r w:rsidRPr="00B63922">
        <w:t>. [Accessed July 29 2020].</w:t>
      </w:r>
    </w:p>
    <w:p w14:paraId="2801F63B" w14:textId="77777777" w:rsidR="00B63922" w:rsidRPr="00B63922" w:rsidRDefault="00B63922" w:rsidP="00B63922">
      <w:pPr>
        <w:pStyle w:val="EndNoteBibliography"/>
        <w:spacing w:after="0"/>
        <w:ind w:left="720" w:hanging="720"/>
      </w:pPr>
      <w:r w:rsidRPr="00B63922">
        <w:t xml:space="preserve">GOLDSTEIN, M. C., ROSENBERG, M. &amp; CHENG, L. 2012. Increased oceanic microplastic debris enhances oviposition in an endemic pelagic insect. </w:t>
      </w:r>
      <w:r w:rsidRPr="00B63922">
        <w:rPr>
          <w:i/>
        </w:rPr>
        <w:t>Biology Letters,</w:t>
      </w:r>
      <w:r w:rsidRPr="00B63922">
        <w:t xml:space="preserve"> 8</w:t>
      </w:r>
      <w:r w:rsidRPr="00B63922">
        <w:rPr>
          <w:b/>
        </w:rPr>
        <w:t>,</w:t>
      </w:r>
      <w:r w:rsidRPr="00B63922">
        <w:t xml:space="preserve"> 817-820.</w:t>
      </w:r>
    </w:p>
    <w:p w14:paraId="39A3D96D" w14:textId="77777777" w:rsidR="00B63922" w:rsidRPr="00B63922" w:rsidRDefault="00B63922" w:rsidP="00B63922">
      <w:pPr>
        <w:pStyle w:val="EndNoteBibliography"/>
        <w:spacing w:after="0"/>
        <w:ind w:left="720" w:hanging="720"/>
      </w:pPr>
      <w:r w:rsidRPr="00B63922">
        <w:t xml:space="preserve">GRAHAM, W. M., GELCICH, S., ROBINSON, K. L., DUARTE, C. M., BROTZ, L., PURCELL, J. E., MADIN, L. P., MIANZAN, H., SUTHERLAND, K. R., UYE, S.-I., PITT, K. A., LUCAS, C. H., BØGEBERG, M., BRODEUR, R. D. &amp; CONDON, R. H. 2014. Linking human well-being and jellyfish: ecosystem services, impacts, and societal responses. </w:t>
      </w:r>
      <w:r w:rsidRPr="00B63922">
        <w:rPr>
          <w:i/>
        </w:rPr>
        <w:t>Frontiers in Ecology and the Environment,</w:t>
      </w:r>
      <w:r w:rsidRPr="00B63922">
        <w:t xml:space="preserve"> 12</w:t>
      </w:r>
      <w:r w:rsidRPr="00B63922">
        <w:rPr>
          <w:b/>
        </w:rPr>
        <w:t>,</w:t>
      </w:r>
      <w:r w:rsidRPr="00B63922">
        <w:t xml:space="preserve"> 515-523.</w:t>
      </w:r>
    </w:p>
    <w:p w14:paraId="0F7E86BE" w14:textId="77777777" w:rsidR="00B63922" w:rsidRPr="00B63922" w:rsidRDefault="00B63922" w:rsidP="00B63922">
      <w:pPr>
        <w:pStyle w:val="EndNoteBibliography"/>
        <w:spacing w:after="0"/>
        <w:ind w:left="720" w:hanging="720"/>
      </w:pPr>
      <w:r w:rsidRPr="00B63922">
        <w:t xml:space="preserve">HADER, D. P. &amp; SCHAFER, J. 1994. Photosynthetic oxygen production in macroalgae and phytoplankton under solar irradiation. </w:t>
      </w:r>
      <w:r w:rsidRPr="00B63922">
        <w:rPr>
          <w:i/>
        </w:rPr>
        <w:t>Journal of Plant Physiology,</w:t>
      </w:r>
      <w:r w:rsidRPr="00B63922">
        <w:t xml:space="preserve"> 144</w:t>
      </w:r>
      <w:r w:rsidRPr="00B63922">
        <w:rPr>
          <w:b/>
        </w:rPr>
        <w:t>,</w:t>
      </w:r>
      <w:r w:rsidRPr="00B63922">
        <w:t xml:space="preserve"> 293-299.</w:t>
      </w:r>
    </w:p>
    <w:p w14:paraId="23A5A961" w14:textId="77777777" w:rsidR="00B63922" w:rsidRPr="00B63922" w:rsidRDefault="00B63922" w:rsidP="00B63922">
      <w:pPr>
        <w:pStyle w:val="EndNoteBibliography"/>
        <w:spacing w:after="0"/>
        <w:ind w:left="720" w:hanging="720"/>
      </w:pPr>
      <w:r w:rsidRPr="00B63922">
        <w:t xml:space="preserve">HEMPEL, G. &amp; WEIKERT, H. 1972. The neuston of the subtropical and boreal North-eastern Atlantic Ocean. A review. </w:t>
      </w:r>
      <w:r w:rsidRPr="00B63922">
        <w:rPr>
          <w:i/>
        </w:rPr>
        <w:t>Marine Biology,</w:t>
      </w:r>
      <w:r w:rsidRPr="00B63922">
        <w:t xml:space="preserve"> 13</w:t>
      </w:r>
      <w:r w:rsidRPr="00B63922">
        <w:rPr>
          <w:b/>
        </w:rPr>
        <w:t>,</w:t>
      </w:r>
      <w:r w:rsidRPr="00B63922">
        <w:t xml:space="preserve"> 70-88.</w:t>
      </w:r>
    </w:p>
    <w:p w14:paraId="471C664A" w14:textId="77777777" w:rsidR="00B63922" w:rsidRPr="00B63922" w:rsidRDefault="00B63922" w:rsidP="00B63922">
      <w:pPr>
        <w:pStyle w:val="EndNoteBibliography"/>
        <w:spacing w:after="0"/>
        <w:ind w:left="720" w:hanging="720"/>
      </w:pPr>
      <w:r w:rsidRPr="00B63922">
        <w:t xml:space="preserve">HIGUERA-CIAPARA, I., FÉLIX-VALENZUELA, L. &amp; GOYCOOLEA, F. M. 2006. Astaxanthin: A Review of its Chemistry and Applications. </w:t>
      </w:r>
      <w:r w:rsidRPr="00B63922">
        <w:rPr>
          <w:i/>
        </w:rPr>
        <w:t>Critical Reviews in Food Science and Nutrition,</w:t>
      </w:r>
      <w:r w:rsidRPr="00B63922">
        <w:t xml:space="preserve"> 46</w:t>
      </w:r>
      <w:r w:rsidRPr="00B63922">
        <w:rPr>
          <w:b/>
        </w:rPr>
        <w:t>,</w:t>
      </w:r>
      <w:r w:rsidRPr="00B63922">
        <w:t xml:space="preserve"> 185-196.</w:t>
      </w:r>
    </w:p>
    <w:p w14:paraId="0ED888AE" w14:textId="77777777" w:rsidR="00B63922" w:rsidRPr="00B63922" w:rsidRDefault="00B63922" w:rsidP="00B63922">
      <w:pPr>
        <w:pStyle w:val="EndNoteBibliography"/>
        <w:spacing w:after="0"/>
        <w:ind w:left="720" w:hanging="720"/>
      </w:pPr>
      <w:r w:rsidRPr="00B63922">
        <w:t xml:space="preserve">JONES, E. S., RAIKOVA, S., EBRAHIM, S., PARSONS, S., ALLEN, M. J. &amp; CHUCK, C. J. 2020. Saltwater based fractionation and valorisation of macroalgae. </w:t>
      </w:r>
      <w:r w:rsidRPr="00B63922">
        <w:rPr>
          <w:i/>
        </w:rPr>
        <w:t>Journal of Chemical Technology and Biotechnology,</w:t>
      </w:r>
      <w:r w:rsidRPr="00B63922">
        <w:t xml:space="preserve"> 95</w:t>
      </w:r>
      <w:r w:rsidRPr="00B63922">
        <w:rPr>
          <w:b/>
        </w:rPr>
        <w:t>,</w:t>
      </w:r>
      <w:r w:rsidRPr="00B63922">
        <w:t xml:space="preserve"> 2098-2109.</w:t>
      </w:r>
    </w:p>
    <w:p w14:paraId="50430DC1" w14:textId="77777777" w:rsidR="00B63922" w:rsidRPr="00B63922" w:rsidRDefault="00B63922" w:rsidP="00B63922">
      <w:pPr>
        <w:pStyle w:val="EndNoteBibliography"/>
        <w:spacing w:after="0"/>
        <w:ind w:left="720" w:hanging="720"/>
      </w:pPr>
      <w:r w:rsidRPr="00B63922">
        <w:t xml:space="preserve">KRIS-ETHERTON, P. M., HARRIS, W. S. &amp; APPEL, L. J. 2002. Fish Consumption, Fish Oil, Omega-3 Fatty Acids, and Cardiovascular Disease. </w:t>
      </w:r>
      <w:r w:rsidRPr="00B63922">
        <w:rPr>
          <w:i/>
        </w:rPr>
        <w:t>Circulation,</w:t>
      </w:r>
      <w:r w:rsidRPr="00B63922">
        <w:t xml:space="preserve"> 106</w:t>
      </w:r>
      <w:r w:rsidRPr="00B63922">
        <w:rPr>
          <w:b/>
        </w:rPr>
        <w:t>,</w:t>
      </w:r>
      <w:r w:rsidRPr="00B63922">
        <w:t xml:space="preserve"> 2747-2757.</w:t>
      </w:r>
    </w:p>
    <w:p w14:paraId="6539040B" w14:textId="77777777" w:rsidR="00B63922" w:rsidRPr="00B63922" w:rsidRDefault="00B63922" w:rsidP="00B63922">
      <w:pPr>
        <w:pStyle w:val="EndNoteBibliography"/>
        <w:spacing w:after="0"/>
        <w:ind w:left="720" w:hanging="720"/>
      </w:pPr>
      <w:r w:rsidRPr="00B63922">
        <w:t xml:space="preserve">LEÓN, J., TAPIA, G. &amp; AVALOS, R. 2005. Partial purification and characterization of an antimicrobial substance produced by a marine Alteromonas sp. </w:t>
      </w:r>
      <w:r w:rsidRPr="00B63922">
        <w:rPr>
          <w:i/>
        </w:rPr>
        <w:t>Revista Peruana de Biologia,</w:t>
      </w:r>
      <w:r w:rsidRPr="00B63922">
        <w:t xml:space="preserve"> 12</w:t>
      </w:r>
      <w:r w:rsidRPr="00B63922">
        <w:rPr>
          <w:b/>
        </w:rPr>
        <w:t>,</w:t>
      </w:r>
      <w:r w:rsidRPr="00B63922">
        <w:t xml:space="preserve"> 359-368.</w:t>
      </w:r>
    </w:p>
    <w:p w14:paraId="70EEE313" w14:textId="77777777" w:rsidR="00B63922" w:rsidRPr="00B63922" w:rsidRDefault="00B63922" w:rsidP="00B63922">
      <w:pPr>
        <w:pStyle w:val="EndNoteBibliography"/>
        <w:spacing w:after="0"/>
        <w:ind w:left="720" w:hanging="720"/>
      </w:pPr>
      <w:r w:rsidRPr="00B63922">
        <w:t xml:space="preserve">LOUIME, C., FORTUNE, J. &amp; GERVAIS, G. 2017. Sargassum invasion of coastal environments: A growing concern. </w:t>
      </w:r>
      <w:r w:rsidRPr="00B63922">
        <w:rPr>
          <w:i/>
        </w:rPr>
        <w:t>American Journal of Environmental Sciences,</w:t>
      </w:r>
      <w:r w:rsidRPr="00B63922">
        <w:t xml:space="preserve"> 13</w:t>
      </w:r>
      <w:r w:rsidRPr="00B63922">
        <w:rPr>
          <w:b/>
        </w:rPr>
        <w:t>,</w:t>
      </w:r>
      <w:r w:rsidRPr="00B63922">
        <w:t xml:space="preserve"> 58-64.</w:t>
      </w:r>
    </w:p>
    <w:p w14:paraId="459F0DC1" w14:textId="77777777" w:rsidR="00B63922" w:rsidRPr="00B63922" w:rsidRDefault="00B63922" w:rsidP="00B63922">
      <w:pPr>
        <w:pStyle w:val="EndNoteBibliography"/>
        <w:spacing w:after="0"/>
        <w:ind w:left="720" w:hanging="720"/>
      </w:pPr>
      <w:r w:rsidRPr="00B63922">
        <w:lastRenderedPageBreak/>
        <w:t xml:space="preserve">LYCZKOWSKI-SHULTZ, J. &amp; HANISKO, D. 2007. A time series of observations on red snapper larvae from SEAMAP surveys, 1982-2003: Seasonal occurrence, distribution, abundance, and size. </w:t>
      </w:r>
      <w:r w:rsidRPr="00B63922">
        <w:rPr>
          <w:i/>
        </w:rPr>
        <w:t>Am. Fish. Soc. Symp.,</w:t>
      </w:r>
      <w:r w:rsidRPr="00B63922">
        <w:t xml:space="preserve"> 60</w:t>
      </w:r>
      <w:r w:rsidRPr="00B63922">
        <w:rPr>
          <w:b/>
        </w:rPr>
        <w:t>,</w:t>
      </w:r>
      <w:r w:rsidRPr="00B63922">
        <w:t xml:space="preserve"> 3-23.</w:t>
      </w:r>
    </w:p>
    <w:p w14:paraId="7701DDB4" w14:textId="77777777" w:rsidR="00B63922" w:rsidRPr="00B63922" w:rsidRDefault="00B63922" w:rsidP="00B63922">
      <w:pPr>
        <w:pStyle w:val="EndNoteBibliography"/>
        <w:spacing w:after="0"/>
        <w:ind w:left="720" w:hanging="720"/>
      </w:pPr>
      <w:r w:rsidRPr="00B63922">
        <w:t xml:space="preserve">LYNAM, C. &amp; BRIERLEY, A. 2007. Enhanced survival of 0-group gadoid fish under jellyfish umbrellas. </w:t>
      </w:r>
      <w:r w:rsidRPr="00B63922">
        <w:rPr>
          <w:i/>
        </w:rPr>
        <w:t>Marine Biology,</w:t>
      </w:r>
      <w:r w:rsidRPr="00B63922">
        <w:t xml:space="preserve"> 150</w:t>
      </w:r>
      <w:r w:rsidRPr="00B63922">
        <w:rPr>
          <w:b/>
        </w:rPr>
        <w:t>,</w:t>
      </w:r>
      <w:r w:rsidRPr="00B63922">
        <w:t xml:space="preserve"> 1397-1401.</w:t>
      </w:r>
    </w:p>
    <w:p w14:paraId="6F569474" w14:textId="77777777" w:rsidR="00B63922" w:rsidRPr="00B63922" w:rsidRDefault="00B63922" w:rsidP="00B63922">
      <w:pPr>
        <w:pStyle w:val="EndNoteBibliography"/>
        <w:spacing w:after="0"/>
        <w:ind w:left="720" w:hanging="720"/>
      </w:pPr>
      <w:r w:rsidRPr="00B63922">
        <w:t xml:space="preserve">MAHADIK, G. A., AGUSTI, S. &amp; DUARTE, C. M. 2019. Distribution and Characteristics of Halobates germanus Population in the Red Sea. </w:t>
      </w:r>
      <w:r w:rsidRPr="00B63922">
        <w:rPr>
          <w:i/>
        </w:rPr>
        <w:t>Frontiers in Marine Science,</w:t>
      </w:r>
      <w:r w:rsidRPr="00B63922">
        <w:t xml:space="preserve"> 6.</w:t>
      </w:r>
    </w:p>
    <w:p w14:paraId="055D6D46" w14:textId="77777777" w:rsidR="00B63922" w:rsidRPr="00B63922" w:rsidRDefault="00B63922" w:rsidP="00B63922">
      <w:pPr>
        <w:pStyle w:val="EndNoteBibliography"/>
        <w:spacing w:after="0"/>
        <w:ind w:left="720" w:hanging="720"/>
      </w:pPr>
      <w:r w:rsidRPr="00B63922">
        <w:t xml:space="preserve">MARTIN-ABADAL, M., RUIZ-FRAU, A., HINZ, H. &amp; GONZALEZ-CID, Y. 2020. Jellytoring: Real-time jellyfish monitoring based on deep learning object detection. </w:t>
      </w:r>
      <w:r w:rsidRPr="00B63922">
        <w:rPr>
          <w:i/>
        </w:rPr>
        <w:t>Sensors,</w:t>
      </w:r>
      <w:r w:rsidRPr="00B63922">
        <w:t xml:space="preserve"> 20</w:t>
      </w:r>
      <w:r w:rsidRPr="00B63922">
        <w:rPr>
          <w:b/>
        </w:rPr>
        <w:t>,</w:t>
      </w:r>
      <w:r w:rsidRPr="00B63922">
        <w:t xml:space="preserve"> 1708.</w:t>
      </w:r>
    </w:p>
    <w:p w14:paraId="64B2706B" w14:textId="77777777" w:rsidR="00B63922" w:rsidRPr="00B63922" w:rsidRDefault="00B63922" w:rsidP="00B63922">
      <w:pPr>
        <w:pStyle w:val="EndNoteBibliography"/>
        <w:spacing w:after="0"/>
        <w:ind w:left="720" w:hanging="720"/>
      </w:pPr>
      <w:r w:rsidRPr="00B63922">
        <w:t xml:space="preserve">MARTINCIÉ, D., NÜRNBERG, H. W., STOEPPLER, M. &amp; BRANICA, M. 1984. Bioaccumulation of heavy metals by bivalves from Lim Fjord (North Adriatic Sea). </w:t>
      </w:r>
      <w:r w:rsidRPr="00B63922">
        <w:rPr>
          <w:i/>
        </w:rPr>
        <w:t>Marine Biology,</w:t>
      </w:r>
      <w:r w:rsidRPr="00B63922">
        <w:t xml:space="preserve"> 81</w:t>
      </w:r>
      <w:r w:rsidRPr="00B63922">
        <w:rPr>
          <w:b/>
        </w:rPr>
        <w:t>,</w:t>
      </w:r>
      <w:r w:rsidRPr="00B63922">
        <w:t xml:space="preserve"> 177-188.</w:t>
      </w:r>
    </w:p>
    <w:p w14:paraId="412ED5DA" w14:textId="77777777" w:rsidR="00B63922" w:rsidRPr="00B63922" w:rsidRDefault="00B63922" w:rsidP="00B63922">
      <w:pPr>
        <w:pStyle w:val="EndNoteBibliography"/>
        <w:spacing w:after="0"/>
        <w:ind w:left="720" w:hanging="720"/>
      </w:pPr>
      <w:r w:rsidRPr="00B63922">
        <w:t xml:space="preserve">MCCLEAVE, J. D., KLECKNER, R. C. &amp; CASTONGUAY, M. 1987. Reproductive sympatry of American and European eels and implications for migration and taxonomy. </w:t>
      </w:r>
      <w:r w:rsidRPr="00B63922">
        <w:rPr>
          <w:i/>
        </w:rPr>
        <w:t>American Fisheries Society Symposium,</w:t>
      </w:r>
      <w:r w:rsidRPr="00B63922">
        <w:t xml:space="preserve"> 1</w:t>
      </w:r>
      <w:r w:rsidRPr="00B63922">
        <w:rPr>
          <w:b/>
        </w:rPr>
        <w:t>,</w:t>
      </w:r>
      <w:r w:rsidRPr="00B63922">
        <w:t xml:space="preserve"> 286-297.</w:t>
      </w:r>
    </w:p>
    <w:p w14:paraId="437E3434" w14:textId="77777777" w:rsidR="00B63922" w:rsidRPr="00B63922" w:rsidRDefault="00B63922" w:rsidP="00B63922">
      <w:pPr>
        <w:pStyle w:val="EndNoteBibliography"/>
        <w:spacing w:after="0"/>
        <w:ind w:left="720" w:hanging="720"/>
      </w:pPr>
      <w:r w:rsidRPr="00B63922">
        <w:t xml:space="preserve">NAKAMURA, I. &amp; SATO, K. 2014. Ontogenetic shift in foraging habit of ocean sunfish </w:t>
      </w:r>
      <w:r w:rsidRPr="00B63922">
        <w:rPr>
          <w:i/>
        </w:rPr>
        <w:t xml:space="preserve">Mola mola </w:t>
      </w:r>
      <w:r w:rsidRPr="00B63922">
        <w:t xml:space="preserve">from dietary and behavioral studies. </w:t>
      </w:r>
      <w:r w:rsidRPr="00B63922">
        <w:rPr>
          <w:i/>
        </w:rPr>
        <w:t>Marine Biology,</w:t>
      </w:r>
      <w:r w:rsidRPr="00B63922">
        <w:t xml:space="preserve"> 161</w:t>
      </w:r>
      <w:r w:rsidRPr="00B63922">
        <w:rPr>
          <w:b/>
        </w:rPr>
        <w:t>,</w:t>
      </w:r>
      <w:r w:rsidRPr="00B63922">
        <w:t xml:space="preserve"> 1263-1273.</w:t>
      </w:r>
    </w:p>
    <w:p w14:paraId="76B51409" w14:textId="74EDE7E6" w:rsidR="00B63922" w:rsidRPr="00B63922" w:rsidRDefault="00B63922" w:rsidP="00B63922">
      <w:pPr>
        <w:pStyle w:val="EndNoteBibliography"/>
        <w:spacing w:after="0"/>
        <w:ind w:left="720" w:hanging="720"/>
      </w:pPr>
      <w:r w:rsidRPr="00B63922">
        <w:t xml:space="preserve">NOAA FISHERIES. 2020. </w:t>
      </w:r>
      <w:r w:rsidRPr="00B63922">
        <w:rPr>
          <w:i/>
        </w:rPr>
        <w:t xml:space="preserve">Atlantic Menhaden: Commerical Fishing </w:t>
      </w:r>
      <w:r w:rsidRPr="00B63922">
        <w:t xml:space="preserve">[Online]. Available: </w:t>
      </w:r>
      <w:hyperlink r:id="rId22" w:anchor="commercial" w:history="1">
        <w:r w:rsidRPr="00B63922">
          <w:rPr>
            <w:rStyle w:val="Hyperlink"/>
          </w:rPr>
          <w:t>https://www.fisheries.noaa.gov/species/atlantic-menhaden#commercial</w:t>
        </w:r>
      </w:hyperlink>
      <w:r w:rsidRPr="00B63922">
        <w:t xml:space="preserve"> [Accessed July 29 2020].</w:t>
      </w:r>
    </w:p>
    <w:p w14:paraId="721A1FEF" w14:textId="5CE77B1F" w:rsidR="00B63922" w:rsidRPr="00B63922" w:rsidRDefault="00B63922" w:rsidP="00B63922">
      <w:pPr>
        <w:pStyle w:val="EndNoteBibliography"/>
        <w:spacing w:after="0"/>
        <w:ind w:left="720" w:hanging="720"/>
      </w:pPr>
      <w:r w:rsidRPr="00B63922">
        <w:t xml:space="preserve">NORFOLK COAST PARTNERSHIP. 2020. </w:t>
      </w:r>
      <w:r w:rsidRPr="00B63922">
        <w:rPr>
          <w:i/>
        </w:rPr>
        <w:t xml:space="preserve">The Glaven Eel Project: Background to the project </w:t>
      </w:r>
      <w:r w:rsidRPr="00B63922">
        <w:t xml:space="preserve">[Online]. Available: </w:t>
      </w:r>
      <w:hyperlink r:id="rId23" w:history="1">
        <w:r w:rsidRPr="00B63922">
          <w:rPr>
            <w:rStyle w:val="Hyperlink"/>
          </w:rPr>
          <w:t>http://www.norfolkcoastaonb.org.uk/partnership/background-to-the-project/1205</w:t>
        </w:r>
      </w:hyperlink>
      <w:r w:rsidRPr="00B63922">
        <w:t xml:space="preserve"> [Accessed July 30 2020].</w:t>
      </w:r>
    </w:p>
    <w:p w14:paraId="772D1735" w14:textId="0A2B4533" w:rsidR="00B63922" w:rsidRPr="00B63922" w:rsidRDefault="00B63922" w:rsidP="00B63922">
      <w:pPr>
        <w:pStyle w:val="EndNoteBibliography"/>
        <w:spacing w:after="0"/>
        <w:ind w:left="720" w:hanging="720"/>
      </w:pPr>
      <w:r w:rsidRPr="00B63922">
        <w:t xml:space="preserve">ONLINE ETYMOLOGY DICTIONARY. 2020. </w:t>
      </w:r>
      <w:r w:rsidRPr="00B63922">
        <w:rPr>
          <w:i/>
        </w:rPr>
        <w:t xml:space="preserve">sargasso </w:t>
      </w:r>
      <w:r w:rsidRPr="00B63922">
        <w:t xml:space="preserve">[Online]. Available: </w:t>
      </w:r>
      <w:hyperlink r:id="rId24" w:anchor="etymonline_v_22740" w:history="1">
        <w:r w:rsidRPr="00B63922">
          <w:rPr>
            <w:rStyle w:val="Hyperlink"/>
          </w:rPr>
          <w:t>https://www.etymonline.com/word/sargasso#etymonline_v_22740</w:t>
        </w:r>
      </w:hyperlink>
      <w:r w:rsidRPr="00B63922">
        <w:t xml:space="preserve"> [Accessed 31 July 2020].</w:t>
      </w:r>
    </w:p>
    <w:p w14:paraId="13A5C610" w14:textId="77777777" w:rsidR="00B63922" w:rsidRPr="00B63922" w:rsidRDefault="00B63922" w:rsidP="00B63922">
      <w:pPr>
        <w:pStyle w:val="EndNoteBibliography"/>
        <w:spacing w:after="0"/>
        <w:ind w:left="720" w:hanging="720"/>
      </w:pPr>
      <w:r w:rsidRPr="00B63922">
        <w:t>PENDLETON, L., KROWICKI, F., STROSSER, P. &amp; HALLETT-MURDOCH, J. 2014. Assessing the Economic Contribution of Marine and Coastal Ecosystem Services in the Sargasso Sea. NI R 14-05. Durham, NC: Duke University.</w:t>
      </w:r>
    </w:p>
    <w:p w14:paraId="3A0797E1" w14:textId="77777777" w:rsidR="00B63922" w:rsidRPr="00B63922" w:rsidRDefault="00B63922" w:rsidP="00B63922">
      <w:pPr>
        <w:pStyle w:val="EndNoteBibliography"/>
        <w:spacing w:after="0"/>
        <w:ind w:left="720" w:hanging="720"/>
      </w:pPr>
      <w:r w:rsidRPr="00B63922">
        <w:t xml:space="preserve">PÉREZ-LLORÉNS, J. L., MOURITSEN, O. G., RHATIGAN, P., CORNISH, M. L. &amp; CRITCHLEY, A. T. 2020. Seaweeds in mythology, folklore, poetry, and life. </w:t>
      </w:r>
      <w:r w:rsidRPr="00B63922">
        <w:rPr>
          <w:i/>
        </w:rPr>
        <w:t>Journal of Applied Phycology</w:t>
      </w:r>
      <w:r w:rsidRPr="00B63922">
        <w:t>.</w:t>
      </w:r>
    </w:p>
    <w:p w14:paraId="15691114" w14:textId="77777777" w:rsidR="00B63922" w:rsidRPr="00B63922" w:rsidRDefault="00B63922" w:rsidP="00B63922">
      <w:pPr>
        <w:pStyle w:val="EndNoteBibliography"/>
        <w:spacing w:after="0"/>
        <w:ind w:left="720" w:hanging="720"/>
      </w:pPr>
      <w:r w:rsidRPr="00B63922">
        <w:t xml:space="preserve">PHILLIPS, N., EAGLING, L., HARROD, C. &amp; REID, N. 2017. Quacks snack on smacks: mallard ducks (Anas platyrhynchos) observed feeding on hydrozoans (Velella velella). </w:t>
      </w:r>
      <w:r w:rsidRPr="00B63922">
        <w:rPr>
          <w:i/>
        </w:rPr>
        <w:t>Plankton and Benthos Research,</w:t>
      </w:r>
      <w:r w:rsidRPr="00B63922">
        <w:t xml:space="preserve"> 12</w:t>
      </w:r>
      <w:r w:rsidRPr="00B63922">
        <w:rPr>
          <w:b/>
        </w:rPr>
        <w:t>,</w:t>
      </w:r>
      <w:r w:rsidRPr="00B63922">
        <w:t xml:space="preserve"> 143-144.</w:t>
      </w:r>
    </w:p>
    <w:p w14:paraId="09672A19" w14:textId="77777777" w:rsidR="00B63922" w:rsidRPr="00B63922" w:rsidRDefault="00B63922" w:rsidP="00B63922">
      <w:pPr>
        <w:pStyle w:val="EndNoteBibliography"/>
        <w:spacing w:after="0"/>
        <w:ind w:left="720" w:hanging="720"/>
      </w:pPr>
      <w:r w:rsidRPr="00B63922">
        <w:t xml:space="preserve">POOL, S. S., REESE, D. C. &amp; BRODEUR, R. D. 2012. Defining marine habitat of juvenile Chinook salmon, Oncorhynchus tshawytscha, and coho salmon, O. kisutch, in the northern California Current System. </w:t>
      </w:r>
      <w:r w:rsidRPr="00B63922">
        <w:rPr>
          <w:i/>
        </w:rPr>
        <w:t>Environmental Biology of Fishes,</w:t>
      </w:r>
      <w:r w:rsidRPr="00B63922">
        <w:t xml:space="preserve"> 93</w:t>
      </w:r>
      <w:r w:rsidRPr="00B63922">
        <w:rPr>
          <w:b/>
        </w:rPr>
        <w:t>,</w:t>
      </w:r>
      <w:r w:rsidRPr="00B63922">
        <w:t xml:space="preserve"> 233-243.</w:t>
      </w:r>
    </w:p>
    <w:p w14:paraId="71463DB4" w14:textId="77777777" w:rsidR="00B63922" w:rsidRPr="00B63922" w:rsidRDefault="00B63922" w:rsidP="00B63922">
      <w:pPr>
        <w:pStyle w:val="EndNoteBibliography"/>
        <w:spacing w:after="0"/>
        <w:ind w:left="720" w:hanging="720"/>
      </w:pPr>
      <w:r w:rsidRPr="00B63922">
        <w:t xml:space="preserve">PURCELL, J. E., CLARKIN, E. &amp; DOYLE, T. K. 2012. Foods of Velella velella (Cnidaria: Hydrozoa) in algal rafts and its distribution in Irish seas. </w:t>
      </w:r>
      <w:r w:rsidRPr="00B63922">
        <w:rPr>
          <w:i/>
        </w:rPr>
        <w:t>Hydrobiologia,</w:t>
      </w:r>
      <w:r w:rsidRPr="00B63922">
        <w:t xml:space="preserve"> 690</w:t>
      </w:r>
      <w:r w:rsidRPr="00B63922">
        <w:rPr>
          <w:b/>
        </w:rPr>
        <w:t>,</w:t>
      </w:r>
      <w:r w:rsidRPr="00B63922">
        <w:t xml:space="preserve"> 47-55.</w:t>
      </w:r>
    </w:p>
    <w:p w14:paraId="1DD1E0C5" w14:textId="77777777" w:rsidR="00B63922" w:rsidRPr="00B63922" w:rsidRDefault="00B63922" w:rsidP="00B63922">
      <w:pPr>
        <w:pStyle w:val="EndNoteBibliography"/>
        <w:spacing w:after="0"/>
        <w:ind w:left="720" w:hanging="720"/>
      </w:pPr>
      <w:r w:rsidRPr="00B63922">
        <w:t xml:space="preserve">REVELLES, M., CARDONA, L., AGUILAR, A. &amp; FERNÁNDEZ, G. 2007. The diet of pelagic loggerhead sea turtles (Caretta caretta) off the Balearic archipelago (western Mediterranean): Relevance of long-line baits. </w:t>
      </w:r>
      <w:r w:rsidRPr="00B63922">
        <w:rPr>
          <w:i/>
        </w:rPr>
        <w:t>Journal of the Marine Biological Association of the United Kingdom,</w:t>
      </w:r>
      <w:r w:rsidRPr="00B63922">
        <w:t xml:space="preserve"> 87.</w:t>
      </w:r>
    </w:p>
    <w:p w14:paraId="3B34BEF6" w14:textId="77777777" w:rsidR="00B63922" w:rsidRPr="00B63922" w:rsidRDefault="00B63922" w:rsidP="00B63922">
      <w:pPr>
        <w:pStyle w:val="EndNoteBibliography"/>
        <w:spacing w:after="0"/>
        <w:ind w:left="720" w:hanging="720"/>
      </w:pPr>
      <w:r w:rsidRPr="00B63922">
        <w:t xml:space="preserve">RIBIC, C. A., AINLEY, D. G. &amp; SPEAR, L. B. 1997. Seabird associations in Pacific equatorial waters. </w:t>
      </w:r>
      <w:r w:rsidRPr="00B63922">
        <w:rPr>
          <w:i/>
        </w:rPr>
        <w:t>Ibis,</w:t>
      </w:r>
      <w:r w:rsidRPr="00B63922">
        <w:t xml:space="preserve"> 139</w:t>
      </w:r>
      <w:r w:rsidRPr="00B63922">
        <w:rPr>
          <w:b/>
        </w:rPr>
        <w:t>,</w:t>
      </w:r>
      <w:r w:rsidRPr="00B63922">
        <w:t xml:space="preserve"> 482-487.</w:t>
      </w:r>
    </w:p>
    <w:p w14:paraId="3405DAF1" w14:textId="77777777" w:rsidR="00B63922" w:rsidRPr="00B63922" w:rsidRDefault="00B63922" w:rsidP="00B63922">
      <w:pPr>
        <w:pStyle w:val="EndNoteBibliography"/>
        <w:spacing w:after="0"/>
        <w:ind w:left="720" w:hanging="720"/>
      </w:pPr>
      <w:r w:rsidRPr="00B63922">
        <w:t xml:space="preserve">RYTHER, J. H. 1956. The Sargasso Sea. </w:t>
      </w:r>
      <w:r w:rsidRPr="00B63922">
        <w:rPr>
          <w:i/>
        </w:rPr>
        <w:t>Scientific American,</w:t>
      </w:r>
      <w:r w:rsidRPr="00B63922">
        <w:t xml:space="preserve"> 194</w:t>
      </w:r>
      <w:r w:rsidRPr="00B63922">
        <w:rPr>
          <w:b/>
        </w:rPr>
        <w:t>,</w:t>
      </w:r>
      <w:r w:rsidRPr="00B63922">
        <w:t xml:space="preserve"> 98-108.</w:t>
      </w:r>
    </w:p>
    <w:p w14:paraId="117E4E7A" w14:textId="77777777" w:rsidR="00B63922" w:rsidRPr="00B63922" w:rsidRDefault="00B63922" w:rsidP="00B63922">
      <w:pPr>
        <w:pStyle w:val="EndNoteBibliography"/>
        <w:spacing w:after="0"/>
        <w:ind w:left="720" w:hanging="720"/>
      </w:pPr>
      <w:r w:rsidRPr="00B63922">
        <w:lastRenderedPageBreak/>
        <w:t xml:space="preserve">SCHULZ-BALDES, M. 1992. Baseline study on Cd, Cu and Pb concentrations in Atlantic neuston organisms. </w:t>
      </w:r>
      <w:r w:rsidRPr="00B63922">
        <w:rPr>
          <w:i/>
        </w:rPr>
        <w:t>Marine Biology,</w:t>
      </w:r>
      <w:r w:rsidRPr="00B63922">
        <w:t xml:space="preserve"> 112</w:t>
      </w:r>
      <w:r w:rsidRPr="00B63922">
        <w:rPr>
          <w:b/>
        </w:rPr>
        <w:t>,</w:t>
      </w:r>
      <w:r w:rsidRPr="00B63922">
        <w:t xml:space="preserve"> 211-222.</w:t>
      </w:r>
    </w:p>
    <w:p w14:paraId="0ED7C742" w14:textId="48611B15" w:rsidR="00B63922" w:rsidRPr="00B63922" w:rsidRDefault="00B63922" w:rsidP="00B63922">
      <w:pPr>
        <w:pStyle w:val="EndNoteBibliography"/>
        <w:spacing w:after="0"/>
        <w:ind w:left="720" w:hanging="720"/>
      </w:pPr>
      <w:r w:rsidRPr="00B63922">
        <w:t xml:space="preserve">SEA-NATURE-STUDIES. 2016. </w:t>
      </w:r>
      <w:r w:rsidRPr="00B63922">
        <w:rPr>
          <w:i/>
        </w:rPr>
        <w:t xml:space="preserve">A mass stranding of Velella velella (Linnaeus, 1758), by-the-wind-sailor, north-east Sicily, April 2015. </w:t>
      </w:r>
      <w:r w:rsidRPr="00B63922">
        <w:t xml:space="preserve">[Online]. Available: </w:t>
      </w:r>
      <w:hyperlink r:id="rId25" w:history="1">
        <w:r w:rsidRPr="00B63922">
          <w:rPr>
            <w:rStyle w:val="Hyperlink"/>
          </w:rPr>
          <w:t>https://www.seanature.co.uk/pmnhs_velella.html</w:t>
        </w:r>
      </w:hyperlink>
      <w:r w:rsidRPr="00B63922">
        <w:t xml:space="preserve"> [Accessed 14 July 2010].</w:t>
      </w:r>
    </w:p>
    <w:p w14:paraId="1C0F12EC" w14:textId="77777777" w:rsidR="00B63922" w:rsidRPr="00B63922" w:rsidRDefault="00B63922" w:rsidP="00B63922">
      <w:pPr>
        <w:pStyle w:val="EndNoteBibliography"/>
        <w:spacing w:after="0"/>
        <w:ind w:left="720" w:hanging="720"/>
      </w:pPr>
      <w:r w:rsidRPr="00B63922">
        <w:t xml:space="preserve">SUNG, K., KIM, K. S. &amp; PARK, S. 2013. Enhancing degradation of total petroleum hydrocarbons and uptake of heavy metals in a wetland microcosm planted with </w:t>
      </w:r>
      <w:r w:rsidRPr="00B63922">
        <w:rPr>
          <w:i/>
        </w:rPr>
        <w:t>Phragmites communis</w:t>
      </w:r>
      <w:r w:rsidRPr="00B63922">
        <w:t xml:space="preserve"> by humic acids. </w:t>
      </w:r>
      <w:r w:rsidRPr="00B63922">
        <w:rPr>
          <w:i/>
        </w:rPr>
        <w:t>International Journal of Phytoremediation,</w:t>
      </w:r>
      <w:r w:rsidRPr="00B63922">
        <w:t xml:space="preserve"> 15</w:t>
      </w:r>
      <w:r w:rsidRPr="00B63922">
        <w:rPr>
          <w:b/>
        </w:rPr>
        <w:t>,</w:t>
      </w:r>
      <w:r w:rsidRPr="00B63922">
        <w:t xml:space="preserve"> 536-549.</w:t>
      </w:r>
    </w:p>
    <w:p w14:paraId="64585C11" w14:textId="77777777" w:rsidR="00B63922" w:rsidRPr="00B63922" w:rsidRDefault="00B63922" w:rsidP="00B63922">
      <w:pPr>
        <w:pStyle w:val="EndNoteBibliography"/>
        <w:spacing w:after="0"/>
        <w:ind w:left="720" w:hanging="720"/>
      </w:pPr>
      <w:r w:rsidRPr="00B63922">
        <w:t xml:space="preserve">SUSARLA, S., MEDINA, V. F. &amp; MCCUTCHEON, S. C. 2002. Phytoremediation: An ecological solution to organic chemical contamination. </w:t>
      </w:r>
      <w:r w:rsidRPr="00B63922">
        <w:rPr>
          <w:i/>
        </w:rPr>
        <w:t>Ecological Engineering,</w:t>
      </w:r>
      <w:r w:rsidRPr="00B63922">
        <w:t xml:space="preserve"> 18</w:t>
      </w:r>
      <w:r w:rsidRPr="00B63922">
        <w:rPr>
          <w:b/>
        </w:rPr>
        <w:t>,</w:t>
      </w:r>
      <w:r w:rsidRPr="00B63922">
        <w:t xml:space="preserve"> 647-658.</w:t>
      </w:r>
    </w:p>
    <w:p w14:paraId="172073F5" w14:textId="77777777" w:rsidR="00B63922" w:rsidRPr="00B63922" w:rsidRDefault="00B63922" w:rsidP="00B63922">
      <w:pPr>
        <w:pStyle w:val="EndNoteBibliography"/>
        <w:spacing w:after="0"/>
        <w:ind w:left="720" w:hanging="720"/>
      </w:pPr>
      <w:r w:rsidRPr="00B63922">
        <w:t xml:space="preserve">SWEETMAN, A. &amp; CHAPMAN, A. 2015. First assessment of flux rates of jellyfish carcasses (jelly-falls) to the benthos reveals the importance of gelatinous material for biological C-cycling in jellyfish-dominated ecosystems. </w:t>
      </w:r>
      <w:r w:rsidRPr="00B63922">
        <w:rPr>
          <w:i/>
        </w:rPr>
        <w:t>Frontiers in Marine Science,</w:t>
      </w:r>
      <w:r w:rsidRPr="00B63922">
        <w:t xml:space="preserve"> 2.</w:t>
      </w:r>
    </w:p>
    <w:p w14:paraId="3F9CC5E9" w14:textId="77777777" w:rsidR="00B63922" w:rsidRPr="00B63922" w:rsidRDefault="00B63922" w:rsidP="00B63922">
      <w:pPr>
        <w:pStyle w:val="EndNoteBibliography"/>
        <w:spacing w:after="0"/>
        <w:ind w:left="720" w:hanging="720"/>
      </w:pPr>
      <w:r w:rsidRPr="00B63922">
        <w:t xml:space="preserve">THIEBOT, J.-B. &amp; MCINNES, J. C. 2019. Why do marine endotherms eat gelatinous prey? </w:t>
      </w:r>
      <w:r w:rsidRPr="00B63922">
        <w:rPr>
          <w:i/>
        </w:rPr>
        <w:t>ICES Journal of Marine Science</w:t>
      </w:r>
      <w:r w:rsidRPr="00B63922">
        <w:t>.</w:t>
      </w:r>
    </w:p>
    <w:p w14:paraId="1782C8BD" w14:textId="77777777" w:rsidR="00B63922" w:rsidRPr="00B63922" w:rsidRDefault="00B63922" w:rsidP="00B63922">
      <w:pPr>
        <w:pStyle w:val="EndNoteBibliography"/>
        <w:spacing w:after="0"/>
        <w:ind w:left="720" w:hanging="720"/>
      </w:pPr>
      <w:r w:rsidRPr="00B63922">
        <w:t xml:space="preserve">THIEL, M. &amp; GUTOW, L. 2005. The ecology of rafting in the marine environment. II. The rafting organisms and community. </w:t>
      </w:r>
      <w:r w:rsidRPr="00B63922">
        <w:rPr>
          <w:i/>
        </w:rPr>
        <w:t>Oceanography and Marine Biology: An Annual Review,</w:t>
      </w:r>
      <w:r w:rsidRPr="00B63922">
        <w:t xml:space="preserve"> 43</w:t>
      </w:r>
      <w:r w:rsidRPr="00B63922">
        <w:rPr>
          <w:b/>
        </w:rPr>
        <w:t>,</w:t>
      </w:r>
      <w:r w:rsidRPr="00B63922">
        <w:t xml:space="preserve"> 279-418.</w:t>
      </w:r>
    </w:p>
    <w:p w14:paraId="1DC3873F" w14:textId="77777777" w:rsidR="00B63922" w:rsidRPr="00B63922" w:rsidRDefault="00B63922" w:rsidP="00B63922">
      <w:pPr>
        <w:pStyle w:val="EndNoteBibliography"/>
        <w:spacing w:after="0"/>
        <w:ind w:left="720" w:hanging="720"/>
      </w:pPr>
      <w:r w:rsidRPr="00B63922">
        <w:t xml:space="preserve">VANDENDRIESSCHE, S., MESSIAEN, M., O'FLYNN, S., VINCX, M. &amp; DEGRAER, S. 2007. Hiding and feeding in floating seaweed: Floating seaweed clumps as possible refuges or feeding grounds for fishes. </w:t>
      </w:r>
      <w:r w:rsidRPr="00B63922">
        <w:rPr>
          <w:i/>
        </w:rPr>
        <w:t>Estuarine, Coastal and Shelf Science,</w:t>
      </w:r>
      <w:r w:rsidRPr="00B63922">
        <w:t xml:space="preserve"> 71</w:t>
      </w:r>
      <w:r w:rsidRPr="00B63922">
        <w:rPr>
          <w:b/>
        </w:rPr>
        <w:t>,</w:t>
      </w:r>
      <w:r w:rsidRPr="00B63922">
        <w:t xml:space="preserve"> 691-703.</w:t>
      </w:r>
    </w:p>
    <w:p w14:paraId="31BE65A4" w14:textId="77777777" w:rsidR="00B63922" w:rsidRPr="00B63922" w:rsidRDefault="00B63922" w:rsidP="00B63922">
      <w:pPr>
        <w:pStyle w:val="EndNoteBibliography"/>
        <w:spacing w:after="0"/>
        <w:ind w:left="720" w:hanging="720"/>
      </w:pPr>
      <w:r w:rsidRPr="00B63922">
        <w:t xml:space="preserve">VENN, A. A., LORAM, J. E. &amp; DOUGLAS, A. E. 2008. Photosynthetic symbioses in animals. </w:t>
      </w:r>
      <w:r w:rsidRPr="00B63922">
        <w:rPr>
          <w:i/>
        </w:rPr>
        <w:t>Journal of Experimental Botany,</w:t>
      </w:r>
      <w:r w:rsidRPr="00B63922">
        <w:t xml:space="preserve"> 59</w:t>
      </w:r>
      <w:r w:rsidRPr="00B63922">
        <w:rPr>
          <w:b/>
        </w:rPr>
        <w:t>,</w:t>
      </w:r>
      <w:r w:rsidRPr="00B63922">
        <w:t xml:space="preserve"> 1069-1080.</w:t>
      </w:r>
    </w:p>
    <w:p w14:paraId="5EC1F059" w14:textId="77777777" w:rsidR="00B63922" w:rsidRPr="00B63922" w:rsidRDefault="00B63922" w:rsidP="00B63922">
      <w:pPr>
        <w:pStyle w:val="EndNoteBibliography"/>
        <w:spacing w:after="0"/>
        <w:ind w:left="720" w:hanging="720"/>
      </w:pPr>
      <w:r w:rsidRPr="00B63922">
        <w:t xml:space="preserve">VINEY, M. 2014. Another life: By-the-wind sailors bring beach visitors to their knees. </w:t>
      </w:r>
      <w:r w:rsidRPr="00B63922">
        <w:rPr>
          <w:i/>
        </w:rPr>
        <w:t>The Irish Times</w:t>
      </w:r>
      <w:r w:rsidRPr="00B63922">
        <w:t>, 5 July.</w:t>
      </w:r>
    </w:p>
    <w:p w14:paraId="7E70CF7C" w14:textId="5249AB0A" w:rsidR="00B63922" w:rsidRPr="00B63922" w:rsidRDefault="00B63922" w:rsidP="00B63922">
      <w:pPr>
        <w:pStyle w:val="EndNoteBibliography"/>
        <w:spacing w:after="0"/>
        <w:ind w:left="720" w:hanging="720"/>
      </w:pPr>
      <w:r w:rsidRPr="00B63922">
        <w:t xml:space="preserve">WIKIPEDIA. 2020a. </w:t>
      </w:r>
      <w:r w:rsidRPr="00B63922">
        <w:rPr>
          <w:i/>
        </w:rPr>
        <w:t xml:space="preserve">Glaucus </w:t>
      </w:r>
      <w:r w:rsidRPr="00B63922">
        <w:t xml:space="preserve">[Online]. Wikipedia. Available: </w:t>
      </w:r>
      <w:hyperlink r:id="rId26" w:history="1">
        <w:r w:rsidRPr="00B63922">
          <w:rPr>
            <w:rStyle w:val="Hyperlink"/>
          </w:rPr>
          <w:t>https://en.wikipedia.org/wiki/Glaucus</w:t>
        </w:r>
      </w:hyperlink>
      <w:r w:rsidRPr="00B63922">
        <w:t xml:space="preserve"> [Accessed 11 February 2020].</w:t>
      </w:r>
    </w:p>
    <w:p w14:paraId="4CD625E4" w14:textId="6E846488" w:rsidR="00B63922" w:rsidRPr="00B63922" w:rsidRDefault="00B63922" w:rsidP="00B63922">
      <w:pPr>
        <w:pStyle w:val="EndNoteBibliography"/>
        <w:spacing w:after="0"/>
        <w:ind w:left="720" w:hanging="720"/>
      </w:pPr>
      <w:r w:rsidRPr="00B63922">
        <w:t xml:space="preserve">WIKIPEDIA. 2020b. </w:t>
      </w:r>
      <w:r w:rsidRPr="00B63922">
        <w:rPr>
          <w:i/>
        </w:rPr>
        <w:t xml:space="preserve">Man-of-war </w:t>
      </w:r>
      <w:r w:rsidRPr="00B63922">
        <w:t xml:space="preserve">[Online]. Wikipedia. Available: </w:t>
      </w:r>
      <w:hyperlink r:id="rId27" w:history="1">
        <w:r w:rsidRPr="00B63922">
          <w:rPr>
            <w:rStyle w:val="Hyperlink"/>
          </w:rPr>
          <w:t>https://en.wikipedia.org/wiki/Man-of-war</w:t>
        </w:r>
      </w:hyperlink>
      <w:r w:rsidRPr="00B63922">
        <w:t xml:space="preserve"> [Accessed 11 February 2020].</w:t>
      </w:r>
    </w:p>
    <w:p w14:paraId="7F5AE660" w14:textId="7935AE2B" w:rsidR="00B63922" w:rsidRPr="00B63922" w:rsidRDefault="00B63922" w:rsidP="00B63922">
      <w:pPr>
        <w:pStyle w:val="EndNoteBibliography"/>
        <w:spacing w:after="0"/>
        <w:ind w:left="720" w:hanging="720"/>
      </w:pPr>
      <w:r w:rsidRPr="00B63922">
        <w:t xml:space="preserve">WIKIPEDIA. 2020c. </w:t>
      </w:r>
      <w:r w:rsidRPr="00B63922">
        <w:rPr>
          <w:i/>
        </w:rPr>
        <w:t xml:space="preserve">Tekhelet </w:t>
      </w:r>
      <w:r w:rsidRPr="00B63922">
        <w:t xml:space="preserve">[Online]. Available: </w:t>
      </w:r>
      <w:hyperlink r:id="rId28" w:history="1">
        <w:r w:rsidRPr="00B63922">
          <w:rPr>
            <w:rStyle w:val="Hyperlink"/>
          </w:rPr>
          <w:t>https://en.wikipedia.org/wiki/Tekhelet</w:t>
        </w:r>
      </w:hyperlink>
      <w:r w:rsidRPr="00B63922">
        <w:t xml:space="preserve"> [Accessed 14 July 2020].</w:t>
      </w:r>
    </w:p>
    <w:p w14:paraId="3737CF99" w14:textId="77777777" w:rsidR="00B63922" w:rsidRPr="00B63922" w:rsidRDefault="00B63922" w:rsidP="00B63922">
      <w:pPr>
        <w:pStyle w:val="EndNoteBibliography"/>
        <w:spacing w:after="0"/>
        <w:ind w:left="720" w:hanging="720"/>
      </w:pPr>
      <w:r w:rsidRPr="00B63922">
        <w:t xml:space="preserve">WITHERINGTON, B. 2002. Ecology of neonate loggerhead turtles inhabiting lines of downwelling near a Gulf Stream front. </w:t>
      </w:r>
      <w:r w:rsidRPr="00B63922">
        <w:rPr>
          <w:i/>
        </w:rPr>
        <w:t>Marine Biology,</w:t>
      </w:r>
      <w:r w:rsidRPr="00B63922">
        <w:t xml:space="preserve"> 140</w:t>
      </w:r>
      <w:r w:rsidRPr="00B63922">
        <w:rPr>
          <w:b/>
        </w:rPr>
        <w:t>,</w:t>
      </w:r>
      <w:r w:rsidRPr="00B63922">
        <w:t xml:space="preserve"> 843-853.</w:t>
      </w:r>
    </w:p>
    <w:p w14:paraId="5B234992" w14:textId="77777777" w:rsidR="00B63922" w:rsidRPr="00B63922" w:rsidRDefault="00B63922" w:rsidP="00B63922">
      <w:pPr>
        <w:pStyle w:val="EndNoteBibliography"/>
        <w:spacing w:after="0"/>
        <w:ind w:left="720" w:hanging="720"/>
      </w:pPr>
      <w:r w:rsidRPr="00B63922">
        <w:t xml:space="preserve">XIE, E., LIU, D., JIA, C., CHEN, X. L. &amp; YANG, B. 2013. Artificial seed production and cultivation of the edible brown alga </w:t>
      </w:r>
      <w:r w:rsidRPr="00B63922">
        <w:rPr>
          <w:i/>
        </w:rPr>
        <w:t xml:space="preserve">Sargassum naozhouense </w:t>
      </w:r>
      <w:r w:rsidRPr="00B63922">
        <w:t xml:space="preserve">Tseng et Lu. </w:t>
      </w:r>
      <w:r w:rsidRPr="00B63922">
        <w:rPr>
          <w:i/>
        </w:rPr>
        <w:t>Journal of Applied Phycology,</w:t>
      </w:r>
      <w:r w:rsidRPr="00B63922">
        <w:t xml:space="preserve"> 25</w:t>
      </w:r>
      <w:r w:rsidRPr="00B63922">
        <w:rPr>
          <w:b/>
        </w:rPr>
        <w:t>,</w:t>
      </w:r>
      <w:r w:rsidRPr="00B63922">
        <w:t xml:space="preserve"> 513-522.</w:t>
      </w:r>
    </w:p>
    <w:p w14:paraId="307492C0" w14:textId="77777777" w:rsidR="00B63922" w:rsidRPr="00B63922" w:rsidRDefault="00B63922" w:rsidP="00B63922">
      <w:pPr>
        <w:pStyle w:val="EndNoteBibliography"/>
        <w:spacing w:after="0"/>
        <w:ind w:left="720" w:hanging="720"/>
      </w:pPr>
      <w:r w:rsidRPr="00B63922">
        <w:t xml:space="preserve">YUCATAN TIMES. 2018. First house entirely made of Sargassum built by Mexican inventor in Quintana Roo. </w:t>
      </w:r>
      <w:r w:rsidRPr="00B63922">
        <w:rPr>
          <w:i/>
        </w:rPr>
        <w:t>The Yucatan Times</w:t>
      </w:r>
      <w:r w:rsidRPr="00B63922">
        <w:t>.</w:t>
      </w:r>
    </w:p>
    <w:p w14:paraId="36432D34" w14:textId="77777777" w:rsidR="00B63922" w:rsidRPr="00B63922" w:rsidRDefault="00B63922" w:rsidP="00B63922">
      <w:pPr>
        <w:pStyle w:val="EndNoteBibliography"/>
        <w:ind w:left="720" w:hanging="720"/>
      </w:pPr>
      <w:r w:rsidRPr="00B63922">
        <w:t xml:space="preserve">ZAGALSKY, P. F. &amp; HERRING, P. J. 1977. Studies of the blue astaxanthin-proteins of Velella velella (coelenterata: chondrophora). </w:t>
      </w:r>
      <w:r w:rsidRPr="00B63922">
        <w:rPr>
          <w:i/>
        </w:rPr>
        <w:t>Philosophical Transactions of the Royal Society B,</w:t>
      </w:r>
      <w:r w:rsidRPr="00B63922">
        <w:t xml:space="preserve"> 279.</w:t>
      </w:r>
    </w:p>
    <w:p w14:paraId="24E51D7B" w14:textId="1A55930F" w:rsidR="00361446" w:rsidRDefault="00FC1F98">
      <w:r>
        <w:fldChar w:fldCharType="end"/>
      </w:r>
    </w:p>
    <w:sectPr w:rsidR="00361446" w:rsidSect="00877EF4">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78332" w14:textId="77777777" w:rsidR="000C14B4" w:rsidRDefault="000C14B4" w:rsidP="00387070">
      <w:pPr>
        <w:spacing w:after="0" w:line="240" w:lineRule="auto"/>
      </w:pPr>
      <w:r>
        <w:separator/>
      </w:r>
    </w:p>
  </w:endnote>
  <w:endnote w:type="continuationSeparator" w:id="0">
    <w:p w14:paraId="7D3FEE35" w14:textId="77777777" w:rsidR="000C14B4" w:rsidRDefault="000C14B4" w:rsidP="00387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69D8C" w14:textId="77777777" w:rsidR="000C14B4" w:rsidRDefault="000C14B4" w:rsidP="00387070">
      <w:pPr>
        <w:spacing w:after="0" w:line="240" w:lineRule="auto"/>
      </w:pPr>
      <w:r>
        <w:separator/>
      </w:r>
    </w:p>
  </w:footnote>
  <w:footnote w:type="continuationSeparator" w:id="0">
    <w:p w14:paraId="0E2E5DB9" w14:textId="77777777" w:rsidR="000C14B4" w:rsidRDefault="000C14B4" w:rsidP="003870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106519"/>
    <w:multiLevelType w:val="hybridMultilevel"/>
    <w:tmpl w:val="CB88B6AE"/>
    <w:lvl w:ilvl="0" w:tplc="BFB290C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7019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ex2p09bat9f6et2a7vaeabsa9z2dtdpfd0&quot;&gt;My EndNote Library Copy&lt;record-ids&gt;&lt;item&gt;67&lt;/item&gt;&lt;item&gt;350&lt;/item&gt;&lt;item&gt;372&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record-ids&gt;&lt;/item&gt;&lt;/Libraries&gt;"/>
  </w:docVars>
  <w:rsids>
    <w:rsidRoot w:val="00285D64"/>
    <w:rsid w:val="0000281E"/>
    <w:rsid w:val="00014079"/>
    <w:rsid w:val="00025D44"/>
    <w:rsid w:val="00031ADA"/>
    <w:rsid w:val="0003289A"/>
    <w:rsid w:val="00053CB4"/>
    <w:rsid w:val="0005588B"/>
    <w:rsid w:val="00056E78"/>
    <w:rsid w:val="00060D47"/>
    <w:rsid w:val="00080207"/>
    <w:rsid w:val="00081DE0"/>
    <w:rsid w:val="00094402"/>
    <w:rsid w:val="000A0328"/>
    <w:rsid w:val="000A6677"/>
    <w:rsid w:val="000B235A"/>
    <w:rsid w:val="000B2D98"/>
    <w:rsid w:val="000B43C1"/>
    <w:rsid w:val="000C14B4"/>
    <w:rsid w:val="000C79E0"/>
    <w:rsid w:val="000C7FCE"/>
    <w:rsid w:val="000D43E3"/>
    <w:rsid w:val="000F6583"/>
    <w:rsid w:val="0010157E"/>
    <w:rsid w:val="00106F5A"/>
    <w:rsid w:val="00116BC7"/>
    <w:rsid w:val="00120930"/>
    <w:rsid w:val="001572AD"/>
    <w:rsid w:val="00157395"/>
    <w:rsid w:val="001648BC"/>
    <w:rsid w:val="001678EC"/>
    <w:rsid w:val="001A69A7"/>
    <w:rsid w:val="001B205C"/>
    <w:rsid w:val="001B44D1"/>
    <w:rsid w:val="001D192E"/>
    <w:rsid w:val="001D2E77"/>
    <w:rsid w:val="001E4D4E"/>
    <w:rsid w:val="001E519F"/>
    <w:rsid w:val="001E6934"/>
    <w:rsid w:val="001F00DF"/>
    <w:rsid w:val="001F214E"/>
    <w:rsid w:val="001F2A8C"/>
    <w:rsid w:val="001F5C01"/>
    <w:rsid w:val="0020410F"/>
    <w:rsid w:val="00206970"/>
    <w:rsid w:val="00211015"/>
    <w:rsid w:val="00234383"/>
    <w:rsid w:val="002412F8"/>
    <w:rsid w:val="00244506"/>
    <w:rsid w:val="0024773C"/>
    <w:rsid w:val="00256C6D"/>
    <w:rsid w:val="002726AC"/>
    <w:rsid w:val="00277D20"/>
    <w:rsid w:val="00281CBE"/>
    <w:rsid w:val="00283C95"/>
    <w:rsid w:val="00285D64"/>
    <w:rsid w:val="00294E54"/>
    <w:rsid w:val="002A5169"/>
    <w:rsid w:val="002C354B"/>
    <w:rsid w:val="002E1C06"/>
    <w:rsid w:val="002E523E"/>
    <w:rsid w:val="002F03B2"/>
    <w:rsid w:val="002F0F7B"/>
    <w:rsid w:val="002F1662"/>
    <w:rsid w:val="002F3BE0"/>
    <w:rsid w:val="002F5A72"/>
    <w:rsid w:val="003111F6"/>
    <w:rsid w:val="00313323"/>
    <w:rsid w:val="00321474"/>
    <w:rsid w:val="003314FF"/>
    <w:rsid w:val="00352DFE"/>
    <w:rsid w:val="00354EC1"/>
    <w:rsid w:val="00355846"/>
    <w:rsid w:val="00361446"/>
    <w:rsid w:val="00362396"/>
    <w:rsid w:val="003629C4"/>
    <w:rsid w:val="00365CF3"/>
    <w:rsid w:val="00367C13"/>
    <w:rsid w:val="00375880"/>
    <w:rsid w:val="003849E8"/>
    <w:rsid w:val="003860C8"/>
    <w:rsid w:val="00387070"/>
    <w:rsid w:val="0039318F"/>
    <w:rsid w:val="0039350D"/>
    <w:rsid w:val="0039783F"/>
    <w:rsid w:val="003A257E"/>
    <w:rsid w:val="003A47F1"/>
    <w:rsid w:val="003A6220"/>
    <w:rsid w:val="003B2A91"/>
    <w:rsid w:val="003C0F34"/>
    <w:rsid w:val="003E64CA"/>
    <w:rsid w:val="003E7873"/>
    <w:rsid w:val="003F7ECA"/>
    <w:rsid w:val="004037E1"/>
    <w:rsid w:val="004040DD"/>
    <w:rsid w:val="004065B9"/>
    <w:rsid w:val="004066F3"/>
    <w:rsid w:val="00417D75"/>
    <w:rsid w:val="004255E8"/>
    <w:rsid w:val="0044208C"/>
    <w:rsid w:val="004561BE"/>
    <w:rsid w:val="00457055"/>
    <w:rsid w:val="0047736C"/>
    <w:rsid w:val="004803C0"/>
    <w:rsid w:val="00481CB6"/>
    <w:rsid w:val="00483CC3"/>
    <w:rsid w:val="00485517"/>
    <w:rsid w:val="00492605"/>
    <w:rsid w:val="004B4BC4"/>
    <w:rsid w:val="004C1849"/>
    <w:rsid w:val="004C32ED"/>
    <w:rsid w:val="004D206D"/>
    <w:rsid w:val="004F35FD"/>
    <w:rsid w:val="005100F3"/>
    <w:rsid w:val="00512693"/>
    <w:rsid w:val="005153C8"/>
    <w:rsid w:val="0052465E"/>
    <w:rsid w:val="00526041"/>
    <w:rsid w:val="00530B22"/>
    <w:rsid w:val="00533637"/>
    <w:rsid w:val="00535A13"/>
    <w:rsid w:val="00570996"/>
    <w:rsid w:val="00586A1B"/>
    <w:rsid w:val="00590B52"/>
    <w:rsid w:val="00593A5B"/>
    <w:rsid w:val="00595D7C"/>
    <w:rsid w:val="00595F2E"/>
    <w:rsid w:val="005B5146"/>
    <w:rsid w:val="005D41B9"/>
    <w:rsid w:val="005E5933"/>
    <w:rsid w:val="005E77E9"/>
    <w:rsid w:val="005F1246"/>
    <w:rsid w:val="005F3C26"/>
    <w:rsid w:val="005F6374"/>
    <w:rsid w:val="006129C3"/>
    <w:rsid w:val="006138C1"/>
    <w:rsid w:val="00621328"/>
    <w:rsid w:val="00624564"/>
    <w:rsid w:val="00627BCE"/>
    <w:rsid w:val="0062A616"/>
    <w:rsid w:val="00632A8B"/>
    <w:rsid w:val="0064348B"/>
    <w:rsid w:val="006530DD"/>
    <w:rsid w:val="006726D0"/>
    <w:rsid w:val="0068442A"/>
    <w:rsid w:val="00690AEE"/>
    <w:rsid w:val="00696223"/>
    <w:rsid w:val="006A109E"/>
    <w:rsid w:val="006A5F59"/>
    <w:rsid w:val="006B1397"/>
    <w:rsid w:val="006B6A8A"/>
    <w:rsid w:val="006C0155"/>
    <w:rsid w:val="006C27EE"/>
    <w:rsid w:val="006C76BF"/>
    <w:rsid w:val="006D1785"/>
    <w:rsid w:val="006D29EF"/>
    <w:rsid w:val="006D5C5D"/>
    <w:rsid w:val="006E1313"/>
    <w:rsid w:val="006E4D49"/>
    <w:rsid w:val="006F1D97"/>
    <w:rsid w:val="006F2401"/>
    <w:rsid w:val="00701BA8"/>
    <w:rsid w:val="00703CE4"/>
    <w:rsid w:val="00703E3C"/>
    <w:rsid w:val="00707727"/>
    <w:rsid w:val="00711CA7"/>
    <w:rsid w:val="00716F2F"/>
    <w:rsid w:val="007256CA"/>
    <w:rsid w:val="0073751D"/>
    <w:rsid w:val="00746043"/>
    <w:rsid w:val="007534D0"/>
    <w:rsid w:val="00754DFA"/>
    <w:rsid w:val="00755608"/>
    <w:rsid w:val="00777575"/>
    <w:rsid w:val="0078139E"/>
    <w:rsid w:val="00783C07"/>
    <w:rsid w:val="00792942"/>
    <w:rsid w:val="007945A0"/>
    <w:rsid w:val="00794BCE"/>
    <w:rsid w:val="007A7D87"/>
    <w:rsid w:val="007B015A"/>
    <w:rsid w:val="007B2854"/>
    <w:rsid w:val="007B5FE4"/>
    <w:rsid w:val="007C0530"/>
    <w:rsid w:val="007D319E"/>
    <w:rsid w:val="007E15FC"/>
    <w:rsid w:val="007E56B8"/>
    <w:rsid w:val="007F10E4"/>
    <w:rsid w:val="0080178C"/>
    <w:rsid w:val="00812555"/>
    <w:rsid w:val="00814D27"/>
    <w:rsid w:val="008156E3"/>
    <w:rsid w:val="00823DE7"/>
    <w:rsid w:val="008241AB"/>
    <w:rsid w:val="00826B7C"/>
    <w:rsid w:val="0083770D"/>
    <w:rsid w:val="00842FEC"/>
    <w:rsid w:val="00846B47"/>
    <w:rsid w:val="008501BB"/>
    <w:rsid w:val="00852D17"/>
    <w:rsid w:val="00853A20"/>
    <w:rsid w:val="00870E93"/>
    <w:rsid w:val="00877EF4"/>
    <w:rsid w:val="008805AC"/>
    <w:rsid w:val="008929BF"/>
    <w:rsid w:val="008957CC"/>
    <w:rsid w:val="008C6FC9"/>
    <w:rsid w:val="008F0DF8"/>
    <w:rsid w:val="008F54C2"/>
    <w:rsid w:val="00900825"/>
    <w:rsid w:val="00905CCC"/>
    <w:rsid w:val="009165F0"/>
    <w:rsid w:val="00923AD1"/>
    <w:rsid w:val="009242AD"/>
    <w:rsid w:val="00940F5C"/>
    <w:rsid w:val="009619F9"/>
    <w:rsid w:val="0097222A"/>
    <w:rsid w:val="00972284"/>
    <w:rsid w:val="00972D04"/>
    <w:rsid w:val="009756DE"/>
    <w:rsid w:val="00980AE8"/>
    <w:rsid w:val="00984CAC"/>
    <w:rsid w:val="009850E7"/>
    <w:rsid w:val="00985CFB"/>
    <w:rsid w:val="00992B63"/>
    <w:rsid w:val="009A3C69"/>
    <w:rsid w:val="009A6E5A"/>
    <w:rsid w:val="009B2913"/>
    <w:rsid w:val="009B3835"/>
    <w:rsid w:val="009B7483"/>
    <w:rsid w:val="009C20B7"/>
    <w:rsid w:val="009C285C"/>
    <w:rsid w:val="009C42BA"/>
    <w:rsid w:val="009D716F"/>
    <w:rsid w:val="009E5E70"/>
    <w:rsid w:val="009F7852"/>
    <w:rsid w:val="00A1215A"/>
    <w:rsid w:val="00A25E39"/>
    <w:rsid w:val="00A26EBD"/>
    <w:rsid w:val="00A82409"/>
    <w:rsid w:val="00A829A6"/>
    <w:rsid w:val="00A82EA4"/>
    <w:rsid w:val="00A91C25"/>
    <w:rsid w:val="00AA6C22"/>
    <w:rsid w:val="00AB5236"/>
    <w:rsid w:val="00AB5E5A"/>
    <w:rsid w:val="00AC3ACB"/>
    <w:rsid w:val="00AC56D7"/>
    <w:rsid w:val="00AD4D6C"/>
    <w:rsid w:val="00AD5279"/>
    <w:rsid w:val="00AE2D32"/>
    <w:rsid w:val="00AE43EC"/>
    <w:rsid w:val="00AE6440"/>
    <w:rsid w:val="00AF078A"/>
    <w:rsid w:val="00AF5AF1"/>
    <w:rsid w:val="00AF5C35"/>
    <w:rsid w:val="00B02637"/>
    <w:rsid w:val="00B05AFE"/>
    <w:rsid w:val="00B13744"/>
    <w:rsid w:val="00B2254F"/>
    <w:rsid w:val="00B25930"/>
    <w:rsid w:val="00B274A2"/>
    <w:rsid w:val="00B33556"/>
    <w:rsid w:val="00B354CE"/>
    <w:rsid w:val="00B40DC5"/>
    <w:rsid w:val="00B41183"/>
    <w:rsid w:val="00B45FC9"/>
    <w:rsid w:val="00B55C24"/>
    <w:rsid w:val="00B618A6"/>
    <w:rsid w:val="00B62A09"/>
    <w:rsid w:val="00B62C13"/>
    <w:rsid w:val="00B63922"/>
    <w:rsid w:val="00B640CC"/>
    <w:rsid w:val="00B64C1B"/>
    <w:rsid w:val="00B709E5"/>
    <w:rsid w:val="00B719C1"/>
    <w:rsid w:val="00B763C3"/>
    <w:rsid w:val="00B766D5"/>
    <w:rsid w:val="00B82952"/>
    <w:rsid w:val="00B849C7"/>
    <w:rsid w:val="00B86FFF"/>
    <w:rsid w:val="00B87407"/>
    <w:rsid w:val="00B92D6B"/>
    <w:rsid w:val="00B95128"/>
    <w:rsid w:val="00B964AC"/>
    <w:rsid w:val="00BB0A2C"/>
    <w:rsid w:val="00BB5856"/>
    <w:rsid w:val="00BC4A8E"/>
    <w:rsid w:val="00BD7EE5"/>
    <w:rsid w:val="00BE0031"/>
    <w:rsid w:val="00BE13FC"/>
    <w:rsid w:val="00BF0413"/>
    <w:rsid w:val="00BF38E6"/>
    <w:rsid w:val="00C00C2B"/>
    <w:rsid w:val="00C11179"/>
    <w:rsid w:val="00C173BA"/>
    <w:rsid w:val="00C17C2D"/>
    <w:rsid w:val="00C20634"/>
    <w:rsid w:val="00C2092A"/>
    <w:rsid w:val="00C23050"/>
    <w:rsid w:val="00C3282C"/>
    <w:rsid w:val="00C36BC9"/>
    <w:rsid w:val="00C37000"/>
    <w:rsid w:val="00C43257"/>
    <w:rsid w:val="00C55BB3"/>
    <w:rsid w:val="00C562EB"/>
    <w:rsid w:val="00C56409"/>
    <w:rsid w:val="00C72E0E"/>
    <w:rsid w:val="00C8487D"/>
    <w:rsid w:val="00C919E6"/>
    <w:rsid w:val="00C9740D"/>
    <w:rsid w:val="00C97F3B"/>
    <w:rsid w:val="00CA17E1"/>
    <w:rsid w:val="00CB5EB6"/>
    <w:rsid w:val="00CC5DAE"/>
    <w:rsid w:val="00CE1862"/>
    <w:rsid w:val="00CE3EF0"/>
    <w:rsid w:val="00CF12BF"/>
    <w:rsid w:val="00CF37E5"/>
    <w:rsid w:val="00D02235"/>
    <w:rsid w:val="00D029B8"/>
    <w:rsid w:val="00D07C4C"/>
    <w:rsid w:val="00D15738"/>
    <w:rsid w:val="00D27ECF"/>
    <w:rsid w:val="00D361CE"/>
    <w:rsid w:val="00D3776E"/>
    <w:rsid w:val="00D37F7E"/>
    <w:rsid w:val="00D54280"/>
    <w:rsid w:val="00D6330D"/>
    <w:rsid w:val="00D662D1"/>
    <w:rsid w:val="00D71967"/>
    <w:rsid w:val="00D76E01"/>
    <w:rsid w:val="00D946A2"/>
    <w:rsid w:val="00D94B55"/>
    <w:rsid w:val="00DA4273"/>
    <w:rsid w:val="00DA6C8C"/>
    <w:rsid w:val="00DB3418"/>
    <w:rsid w:val="00DC346A"/>
    <w:rsid w:val="00DD540F"/>
    <w:rsid w:val="00DD6006"/>
    <w:rsid w:val="00DD6A98"/>
    <w:rsid w:val="00DE5081"/>
    <w:rsid w:val="00DF329C"/>
    <w:rsid w:val="00DF6654"/>
    <w:rsid w:val="00E206F2"/>
    <w:rsid w:val="00E214DB"/>
    <w:rsid w:val="00E31D84"/>
    <w:rsid w:val="00E36B50"/>
    <w:rsid w:val="00E42AA7"/>
    <w:rsid w:val="00E47A74"/>
    <w:rsid w:val="00E56151"/>
    <w:rsid w:val="00E65DAA"/>
    <w:rsid w:val="00E724EC"/>
    <w:rsid w:val="00E81B86"/>
    <w:rsid w:val="00E86BF9"/>
    <w:rsid w:val="00E955EE"/>
    <w:rsid w:val="00EA45F4"/>
    <w:rsid w:val="00EB02E0"/>
    <w:rsid w:val="00EB622E"/>
    <w:rsid w:val="00ED787B"/>
    <w:rsid w:val="00EF6538"/>
    <w:rsid w:val="00F067ED"/>
    <w:rsid w:val="00F16F8F"/>
    <w:rsid w:val="00F35487"/>
    <w:rsid w:val="00F37B4A"/>
    <w:rsid w:val="00F43291"/>
    <w:rsid w:val="00F501D6"/>
    <w:rsid w:val="00F53B08"/>
    <w:rsid w:val="00F54A4F"/>
    <w:rsid w:val="00F804E1"/>
    <w:rsid w:val="00F807DE"/>
    <w:rsid w:val="00F941A6"/>
    <w:rsid w:val="00F960E1"/>
    <w:rsid w:val="00FB4415"/>
    <w:rsid w:val="00FC1F98"/>
    <w:rsid w:val="00FC7F41"/>
    <w:rsid w:val="00FD5E33"/>
    <w:rsid w:val="00FE10D9"/>
    <w:rsid w:val="00FE131B"/>
    <w:rsid w:val="00FE5444"/>
    <w:rsid w:val="01617459"/>
    <w:rsid w:val="03DACE2D"/>
    <w:rsid w:val="046BF92D"/>
    <w:rsid w:val="052343F7"/>
    <w:rsid w:val="058FABA8"/>
    <w:rsid w:val="05C22339"/>
    <w:rsid w:val="05D4F62B"/>
    <w:rsid w:val="087A28B1"/>
    <w:rsid w:val="09158B2A"/>
    <w:rsid w:val="0B8A818E"/>
    <w:rsid w:val="0BCE9AC3"/>
    <w:rsid w:val="0C7CFEAB"/>
    <w:rsid w:val="0CDD851C"/>
    <w:rsid w:val="0D2BE8EF"/>
    <w:rsid w:val="0DD88379"/>
    <w:rsid w:val="0E381EAB"/>
    <w:rsid w:val="0E3BEC9D"/>
    <w:rsid w:val="106650AE"/>
    <w:rsid w:val="11F689D6"/>
    <w:rsid w:val="125F62ED"/>
    <w:rsid w:val="12817DDC"/>
    <w:rsid w:val="1306AC63"/>
    <w:rsid w:val="137C6B16"/>
    <w:rsid w:val="1593E7F3"/>
    <w:rsid w:val="15AB8DA7"/>
    <w:rsid w:val="16049E38"/>
    <w:rsid w:val="17C5AB72"/>
    <w:rsid w:val="18CA30B0"/>
    <w:rsid w:val="19A8822D"/>
    <w:rsid w:val="1A6A30B5"/>
    <w:rsid w:val="1D5D2A17"/>
    <w:rsid w:val="1DE1D3FF"/>
    <w:rsid w:val="1E0BD975"/>
    <w:rsid w:val="1E2F48EF"/>
    <w:rsid w:val="1EDBD60C"/>
    <w:rsid w:val="2436BB82"/>
    <w:rsid w:val="248967EE"/>
    <w:rsid w:val="24B57E81"/>
    <w:rsid w:val="26044847"/>
    <w:rsid w:val="26BE23E7"/>
    <w:rsid w:val="26D61BE8"/>
    <w:rsid w:val="27A55A26"/>
    <w:rsid w:val="28182469"/>
    <w:rsid w:val="28A74683"/>
    <w:rsid w:val="2DA999AF"/>
    <w:rsid w:val="2DB0E42A"/>
    <w:rsid w:val="2DDA7258"/>
    <w:rsid w:val="2EB37D99"/>
    <w:rsid w:val="322320E1"/>
    <w:rsid w:val="33022D8E"/>
    <w:rsid w:val="35B09D77"/>
    <w:rsid w:val="3687754A"/>
    <w:rsid w:val="38123DA5"/>
    <w:rsid w:val="381BACB4"/>
    <w:rsid w:val="3865B90B"/>
    <w:rsid w:val="38F6C21C"/>
    <w:rsid w:val="392E3147"/>
    <w:rsid w:val="3931F8C7"/>
    <w:rsid w:val="394BEFB5"/>
    <w:rsid w:val="39F6F313"/>
    <w:rsid w:val="39F94CD6"/>
    <w:rsid w:val="3D5C080C"/>
    <w:rsid w:val="3E1ACAC7"/>
    <w:rsid w:val="3FF70353"/>
    <w:rsid w:val="40528293"/>
    <w:rsid w:val="4087A38E"/>
    <w:rsid w:val="40A89396"/>
    <w:rsid w:val="425FF991"/>
    <w:rsid w:val="42AFD8E4"/>
    <w:rsid w:val="42DC1A43"/>
    <w:rsid w:val="4455917D"/>
    <w:rsid w:val="4561859D"/>
    <w:rsid w:val="4601E897"/>
    <w:rsid w:val="48B646AC"/>
    <w:rsid w:val="48EFEA6B"/>
    <w:rsid w:val="48FB6A2B"/>
    <w:rsid w:val="4908DC6A"/>
    <w:rsid w:val="4C2A522A"/>
    <w:rsid w:val="4CEB2AD9"/>
    <w:rsid w:val="4EF6DF21"/>
    <w:rsid w:val="4F097443"/>
    <w:rsid w:val="502E956E"/>
    <w:rsid w:val="50FE154A"/>
    <w:rsid w:val="50FE3A57"/>
    <w:rsid w:val="512FABF0"/>
    <w:rsid w:val="515708A6"/>
    <w:rsid w:val="518E29CE"/>
    <w:rsid w:val="522979C4"/>
    <w:rsid w:val="52CCCAAE"/>
    <w:rsid w:val="53349126"/>
    <w:rsid w:val="53AD88D9"/>
    <w:rsid w:val="54352595"/>
    <w:rsid w:val="55742027"/>
    <w:rsid w:val="55FB0179"/>
    <w:rsid w:val="56FB5DCB"/>
    <w:rsid w:val="57A69DFA"/>
    <w:rsid w:val="57E03834"/>
    <w:rsid w:val="5983213A"/>
    <w:rsid w:val="59D22FC3"/>
    <w:rsid w:val="59E29C34"/>
    <w:rsid w:val="5ADA009C"/>
    <w:rsid w:val="5CCEFCC3"/>
    <w:rsid w:val="5D64A8F7"/>
    <w:rsid w:val="5F302F4A"/>
    <w:rsid w:val="606DF3F7"/>
    <w:rsid w:val="612E961C"/>
    <w:rsid w:val="615DD781"/>
    <w:rsid w:val="62A69D4A"/>
    <w:rsid w:val="638BF618"/>
    <w:rsid w:val="64ECC5EB"/>
    <w:rsid w:val="655BF925"/>
    <w:rsid w:val="69AC5756"/>
    <w:rsid w:val="6B0EA49E"/>
    <w:rsid w:val="6B976814"/>
    <w:rsid w:val="6D774DD4"/>
    <w:rsid w:val="6DDF5402"/>
    <w:rsid w:val="6E3FF561"/>
    <w:rsid w:val="6E5B6942"/>
    <w:rsid w:val="6E6FFA72"/>
    <w:rsid w:val="6EA0612E"/>
    <w:rsid w:val="6F3FD644"/>
    <w:rsid w:val="6FFB4051"/>
    <w:rsid w:val="71B5C396"/>
    <w:rsid w:val="7206FA89"/>
    <w:rsid w:val="738B2F2C"/>
    <w:rsid w:val="74A3302F"/>
    <w:rsid w:val="74BF4379"/>
    <w:rsid w:val="759FB2B2"/>
    <w:rsid w:val="75C38FC7"/>
    <w:rsid w:val="75E6893D"/>
    <w:rsid w:val="772CDAF6"/>
    <w:rsid w:val="7738BBBB"/>
    <w:rsid w:val="79B159A6"/>
    <w:rsid w:val="7B371229"/>
    <w:rsid w:val="7C31A110"/>
    <w:rsid w:val="7C5332EC"/>
    <w:rsid w:val="7D556AB6"/>
    <w:rsid w:val="7E70295B"/>
    <w:rsid w:val="7EC69CB6"/>
    <w:rsid w:val="7FF8877E"/>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EC17EE7"/>
  <w15:chartTrackingRefBased/>
  <w15:docId w15:val="{BC7FD3C7-F377-44D1-8961-80F2A39AE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04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85D64"/>
    <w:rPr>
      <w:sz w:val="16"/>
      <w:szCs w:val="16"/>
    </w:rPr>
  </w:style>
  <w:style w:type="paragraph" w:styleId="CommentText">
    <w:name w:val="annotation text"/>
    <w:basedOn w:val="Normal"/>
    <w:link w:val="CommentTextChar"/>
    <w:uiPriority w:val="99"/>
    <w:unhideWhenUsed/>
    <w:rsid w:val="00285D64"/>
    <w:pPr>
      <w:spacing w:line="240" w:lineRule="auto"/>
    </w:pPr>
    <w:rPr>
      <w:sz w:val="20"/>
      <w:szCs w:val="20"/>
    </w:rPr>
  </w:style>
  <w:style w:type="character" w:customStyle="1" w:styleId="CommentTextChar">
    <w:name w:val="Comment Text Char"/>
    <w:basedOn w:val="DefaultParagraphFont"/>
    <w:link w:val="CommentText"/>
    <w:uiPriority w:val="99"/>
    <w:rsid w:val="00285D64"/>
    <w:rPr>
      <w:sz w:val="20"/>
      <w:szCs w:val="20"/>
    </w:rPr>
  </w:style>
  <w:style w:type="paragraph" w:styleId="CommentSubject">
    <w:name w:val="annotation subject"/>
    <w:basedOn w:val="CommentText"/>
    <w:next w:val="CommentText"/>
    <w:link w:val="CommentSubjectChar"/>
    <w:uiPriority w:val="99"/>
    <w:semiHidden/>
    <w:unhideWhenUsed/>
    <w:rsid w:val="00285D64"/>
    <w:rPr>
      <w:b/>
      <w:bCs/>
    </w:rPr>
  </w:style>
  <w:style w:type="character" w:customStyle="1" w:styleId="CommentSubjectChar">
    <w:name w:val="Comment Subject Char"/>
    <w:basedOn w:val="CommentTextChar"/>
    <w:link w:val="CommentSubject"/>
    <w:uiPriority w:val="99"/>
    <w:semiHidden/>
    <w:rsid w:val="00285D64"/>
    <w:rPr>
      <w:b/>
      <w:bCs/>
      <w:sz w:val="20"/>
      <w:szCs w:val="20"/>
    </w:rPr>
  </w:style>
  <w:style w:type="paragraph" w:styleId="BalloonText">
    <w:name w:val="Balloon Text"/>
    <w:basedOn w:val="Normal"/>
    <w:link w:val="BalloonTextChar"/>
    <w:uiPriority w:val="99"/>
    <w:semiHidden/>
    <w:unhideWhenUsed/>
    <w:rsid w:val="00285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D64"/>
    <w:rPr>
      <w:rFonts w:ascii="Segoe UI" w:hAnsi="Segoe UI" w:cs="Segoe UI"/>
      <w:sz w:val="18"/>
      <w:szCs w:val="18"/>
    </w:rPr>
  </w:style>
  <w:style w:type="paragraph" w:customStyle="1" w:styleId="EndNoteBibliographyTitle">
    <w:name w:val="EndNote Bibliography Title"/>
    <w:basedOn w:val="Normal"/>
    <w:link w:val="EndNoteBibliographyTitleChar"/>
    <w:rsid w:val="00FC1F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1F98"/>
    <w:rPr>
      <w:rFonts w:ascii="Calibri" w:hAnsi="Calibri" w:cs="Calibri"/>
      <w:noProof/>
      <w:lang w:val="en-US"/>
    </w:rPr>
  </w:style>
  <w:style w:type="paragraph" w:customStyle="1" w:styleId="EndNoteBibliography">
    <w:name w:val="EndNote Bibliography"/>
    <w:basedOn w:val="Normal"/>
    <w:link w:val="EndNoteBibliographyChar"/>
    <w:rsid w:val="00FC1F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1F98"/>
    <w:rPr>
      <w:rFonts w:ascii="Calibri" w:hAnsi="Calibri" w:cs="Calibri"/>
      <w:noProof/>
      <w:lang w:val="en-US"/>
    </w:rPr>
  </w:style>
  <w:style w:type="character" w:styleId="Emphasis">
    <w:name w:val="Emphasis"/>
    <w:basedOn w:val="DefaultParagraphFont"/>
    <w:uiPriority w:val="20"/>
    <w:qFormat/>
    <w:rsid w:val="002A5169"/>
    <w:rPr>
      <w:i/>
      <w:iCs/>
    </w:rPr>
  </w:style>
  <w:style w:type="character" w:customStyle="1" w:styleId="citationref">
    <w:name w:val="citationref"/>
    <w:basedOn w:val="DefaultParagraphFont"/>
    <w:rsid w:val="00362396"/>
  </w:style>
  <w:style w:type="character" w:styleId="Hyperlink">
    <w:name w:val="Hyperlink"/>
    <w:basedOn w:val="DefaultParagraphFont"/>
    <w:uiPriority w:val="99"/>
    <w:unhideWhenUsed/>
    <w:rsid w:val="00362396"/>
    <w:rPr>
      <w:color w:val="0000FF"/>
      <w:u w:val="single"/>
    </w:rPr>
  </w:style>
  <w:style w:type="character" w:customStyle="1" w:styleId="externalref">
    <w:name w:val="externalref"/>
    <w:basedOn w:val="DefaultParagraphFont"/>
    <w:rsid w:val="008957CC"/>
  </w:style>
  <w:style w:type="character" w:customStyle="1" w:styleId="refsource">
    <w:name w:val="refsource"/>
    <w:basedOn w:val="DefaultParagraphFont"/>
    <w:rsid w:val="008957CC"/>
  </w:style>
  <w:style w:type="character" w:customStyle="1" w:styleId="f1000-at-ignore">
    <w:name w:val="f1000-at-ignore"/>
    <w:basedOn w:val="DefaultParagraphFont"/>
    <w:rsid w:val="006C27EE"/>
  </w:style>
  <w:style w:type="character" w:styleId="FollowedHyperlink">
    <w:name w:val="FollowedHyperlink"/>
    <w:basedOn w:val="DefaultParagraphFont"/>
    <w:uiPriority w:val="99"/>
    <w:semiHidden/>
    <w:unhideWhenUsed/>
    <w:rsid w:val="0044208C"/>
    <w:rPr>
      <w:color w:val="954F72" w:themeColor="followedHyperlink"/>
      <w:u w:val="single"/>
    </w:rPr>
  </w:style>
  <w:style w:type="character" w:styleId="UnresolvedMention">
    <w:name w:val="Unresolved Mention"/>
    <w:basedOn w:val="DefaultParagraphFont"/>
    <w:uiPriority w:val="99"/>
    <w:semiHidden/>
    <w:unhideWhenUsed/>
    <w:rsid w:val="000C7FCE"/>
    <w:rPr>
      <w:color w:val="605E5C"/>
      <w:shd w:val="clear" w:color="auto" w:fill="E1DFDD"/>
    </w:rPr>
  </w:style>
  <w:style w:type="paragraph" w:styleId="ListParagraph">
    <w:name w:val="List Paragraph"/>
    <w:basedOn w:val="Normal"/>
    <w:uiPriority w:val="34"/>
    <w:qFormat/>
    <w:rsid w:val="00627BCE"/>
    <w:pPr>
      <w:ind w:left="720"/>
      <w:contextualSpacing/>
    </w:pPr>
  </w:style>
  <w:style w:type="paragraph" w:styleId="Header">
    <w:name w:val="header"/>
    <w:basedOn w:val="Normal"/>
    <w:link w:val="HeaderChar"/>
    <w:uiPriority w:val="99"/>
    <w:unhideWhenUsed/>
    <w:rsid w:val="003870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7070"/>
  </w:style>
  <w:style w:type="paragraph" w:styleId="Footer">
    <w:name w:val="footer"/>
    <w:basedOn w:val="Normal"/>
    <w:link w:val="FooterChar"/>
    <w:uiPriority w:val="99"/>
    <w:unhideWhenUsed/>
    <w:rsid w:val="003870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7070"/>
  </w:style>
  <w:style w:type="character" w:customStyle="1" w:styleId="Heading1Char">
    <w:name w:val="Heading 1 Char"/>
    <w:basedOn w:val="DefaultParagraphFont"/>
    <w:link w:val="Heading1"/>
    <w:uiPriority w:val="9"/>
    <w:rsid w:val="00BF041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0361303">
      <w:bodyDiv w:val="1"/>
      <w:marLeft w:val="0"/>
      <w:marRight w:val="0"/>
      <w:marTop w:val="0"/>
      <w:marBottom w:val="0"/>
      <w:divBdr>
        <w:top w:val="none" w:sz="0" w:space="0" w:color="auto"/>
        <w:left w:val="none" w:sz="0" w:space="0" w:color="auto"/>
        <w:bottom w:val="none" w:sz="0" w:space="0" w:color="auto"/>
        <w:right w:val="none" w:sz="0" w:space="0" w:color="auto"/>
      </w:divBdr>
      <w:divsChild>
        <w:div w:id="1135634114">
          <w:marLeft w:val="0"/>
          <w:marRight w:val="0"/>
          <w:marTop w:val="0"/>
          <w:marBottom w:val="0"/>
          <w:divBdr>
            <w:top w:val="none" w:sz="0" w:space="0" w:color="auto"/>
            <w:left w:val="none" w:sz="0" w:space="0" w:color="auto"/>
            <w:bottom w:val="none" w:sz="0" w:space="0" w:color="auto"/>
            <w:right w:val="none" w:sz="0" w:space="0" w:color="auto"/>
          </w:divBdr>
          <w:divsChild>
            <w:div w:id="1381829301">
              <w:marLeft w:val="0"/>
              <w:marRight w:val="0"/>
              <w:marTop w:val="0"/>
              <w:marBottom w:val="0"/>
              <w:divBdr>
                <w:top w:val="none" w:sz="0" w:space="0" w:color="auto"/>
                <w:left w:val="none" w:sz="0" w:space="0" w:color="auto"/>
                <w:bottom w:val="none" w:sz="0" w:space="0" w:color="auto"/>
                <w:right w:val="none" w:sz="0" w:space="0" w:color="auto"/>
              </w:divBdr>
              <w:divsChild>
                <w:div w:id="24873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98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yperlink" Target="http://www.eattheweeds.com/Sargassum-not-just-for-breakfast-any-more-2/" TargetMode="External"/><Relationship Id="rId26" Type="http://schemas.openxmlformats.org/officeDocument/2006/relationships/hyperlink" Target="https://en.wikipedia.org/wiki/Glaucus" TargetMode="External"/><Relationship Id="rId3" Type="http://schemas.openxmlformats.org/officeDocument/2006/relationships/customXml" Target="../customXml/item3.xml"/><Relationship Id="rId21" Type="http://schemas.openxmlformats.org/officeDocument/2006/relationships/hyperlink" Target="https://www.forbes.com/sites/daphneewingchow/2019/02/01/meet-the-caribbeans-first-indigenous-biotech-company/" TargetMode="External"/><Relationship Id="rId7" Type="http://schemas.openxmlformats.org/officeDocument/2006/relationships/settings" Target="settings.xml"/><Relationship Id="rId12" Type="http://schemas.openxmlformats.org/officeDocument/2006/relationships/package" Target="embeddings/Microsoft_Excel_Worksheet.xlsx"/><Relationship Id="rId17" Type="http://schemas.openxmlformats.org/officeDocument/2006/relationships/hyperlink" Target="https://www.barbados.atlantissubmarines.com/upimages/articles/document/1527150332Sargassum-Resource-Guide-For-the-Caribbean.pdf" TargetMode="External"/><Relationship Id="rId25" Type="http://schemas.openxmlformats.org/officeDocument/2006/relationships/hyperlink" Target="https://www.seanature.co.uk/pmnhs_velella.html" TargetMode="External"/><Relationship Id="rId2" Type="http://schemas.openxmlformats.org/officeDocument/2006/relationships/customXml" Target="../customXml/item2.xml"/><Relationship Id="rId16" Type="http://schemas.openxmlformats.org/officeDocument/2006/relationships/hyperlink" Target="https://www.youtube.com/watch?v=Sqbv7cCM5AI" TargetMode="External"/><Relationship Id="rId20" Type="http://schemas.openxmlformats.org/officeDocument/2006/relationships/hyperlink" Target="https://www.etsy.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www.etymonline.com/word/sargasso" TargetMode="External"/><Relationship Id="rId5" Type="http://schemas.openxmlformats.org/officeDocument/2006/relationships/numbering" Target="numbering.xml"/><Relationship Id="rId15" Type="http://schemas.openxmlformats.org/officeDocument/2006/relationships/hyperlink" Target="https://www.nationnews.com/nationnews/news/1816/mulch-gain-sargassum" TargetMode="External"/><Relationship Id="rId23" Type="http://schemas.openxmlformats.org/officeDocument/2006/relationships/hyperlink" Target="http://www.norfolkcoastaonb.org.uk/partnership/background-to-the-project/1205" TargetMode="External"/><Relationship Id="rId28" Type="http://schemas.openxmlformats.org/officeDocument/2006/relationships/hyperlink" Target="https://en.wikipedia.org/wiki/Tekhelet" TargetMode="External"/><Relationship Id="rId10" Type="http://schemas.openxmlformats.org/officeDocument/2006/relationships/endnotes" Target="endnotes.xml"/><Relationship Id="rId19" Type="http://schemas.openxmlformats.org/officeDocument/2006/relationships/hyperlink" Target="https://www.designcrowd.com/design/2108860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Excel_Worksheet1.xlsx"/><Relationship Id="rId22" Type="http://schemas.openxmlformats.org/officeDocument/2006/relationships/hyperlink" Target="https://www.fisheries.noaa.gov/species/atlantic-menhaden" TargetMode="External"/><Relationship Id="rId27" Type="http://schemas.openxmlformats.org/officeDocument/2006/relationships/hyperlink" Target="https://en.wikipedia.org/wiki/Man-of-war"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8CE2EB7A2EEE54AB1334101AB263BFC" ma:contentTypeVersion="12" ma:contentTypeDescription="Create a new document." ma:contentTypeScope="" ma:versionID="53a196783896b8772609a036fd53f8ff">
  <xsd:schema xmlns:xsd="http://www.w3.org/2001/XMLSchema" xmlns:xs="http://www.w3.org/2001/XMLSchema" xmlns:p="http://schemas.microsoft.com/office/2006/metadata/properties" xmlns:ns3="8e681ff4-70d7-490f-92a7-86a1d96a04e3" xmlns:ns4="d6829d5a-5433-425a-8b5a-e6cff9ff302b" targetNamespace="http://schemas.microsoft.com/office/2006/metadata/properties" ma:root="true" ma:fieldsID="e84ab2edccfdeadd2bda9c7da265e139" ns3:_="" ns4:_="">
    <xsd:import namespace="8e681ff4-70d7-490f-92a7-86a1d96a04e3"/>
    <xsd:import namespace="d6829d5a-5433-425a-8b5a-e6cff9ff302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681ff4-70d7-490f-92a7-86a1d96a04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6829d5a-5433-425a-8b5a-e6cff9ff302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83245-D71B-47D2-A565-51CE355A17E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C0CBFFF-6E66-4286-89E6-4BD755437B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681ff4-70d7-490f-92a7-86a1d96a04e3"/>
    <ds:schemaRef ds:uri="d6829d5a-5433-425a-8b5a-e6cff9ff30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F5132E-28A8-4CEC-AF55-BDFA40E37ED7}">
  <ds:schemaRefs>
    <ds:schemaRef ds:uri="http://schemas.microsoft.com/sharepoint/v3/contenttype/forms"/>
  </ds:schemaRefs>
</ds:datastoreItem>
</file>

<file path=customXml/itemProps4.xml><?xml version="1.0" encoding="utf-8"?>
<ds:datastoreItem xmlns:ds="http://schemas.openxmlformats.org/officeDocument/2006/customXml" ds:itemID="{F2BE4A38-76EA-48A8-9B35-3F127606F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8186</Words>
  <Characters>103662</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hane, Fiona</dc:creator>
  <cp:keywords/>
  <dc:description/>
  <cp:lastModifiedBy>Fiona Culhane</cp:lastModifiedBy>
  <cp:revision>2</cp:revision>
  <cp:lastPrinted>2023-01-21T14:09:00Z</cp:lastPrinted>
  <dcterms:created xsi:type="dcterms:W3CDTF">2023-03-27T09:18:00Z</dcterms:created>
  <dcterms:modified xsi:type="dcterms:W3CDTF">2023-03-2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CE2EB7A2EEE54AB1334101AB263BFC</vt:lpwstr>
  </property>
</Properties>
</file>